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2D629592" w:rsidR="00471A3D" w:rsidRDefault="00383BE3" w:rsidP="003C3808">
      <w:pPr>
        <w:pStyle w:val="Heading1"/>
        <w:spacing w:line="360" w:lineRule="auto"/>
        <w:jc w:val="center"/>
      </w:pPr>
      <w:r>
        <w:t>Tracking changes in</w:t>
      </w:r>
      <w:r w:rsidR="00EF0B3C">
        <w:t xml:space="preserve"> kelp forest communities along the coast of Washington, </w:t>
      </w:r>
      <w:r w:rsidR="00D60B7A">
        <w:t>USA</w:t>
      </w:r>
      <w:r>
        <w:t>,</w:t>
      </w:r>
      <w:r w:rsidR="00EF0B3C">
        <w:t xml:space="preserve"> </w:t>
      </w:r>
      <w:r>
        <w:t xml:space="preserve">following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3751A773"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0" w:name="_bhqt7pcerkj" w:colFirst="0" w:colLast="0"/>
      <w:bookmarkEnd w:id="0"/>
      <w:r>
        <w:br w:type="page"/>
      </w:r>
      <w:r>
        <w:lastRenderedPageBreak/>
        <w:t>Abstract</w:t>
      </w:r>
    </w:p>
    <w:p w14:paraId="43C65C02" w14:textId="7D2B0917" w:rsidR="00B91C6D" w:rsidRDefault="00EF0B3C" w:rsidP="00B91C6D">
      <w:pPr>
        <w:spacing w:line="360" w:lineRule="auto"/>
      </w:pPr>
      <w:r>
        <w:t>We</w:t>
      </w:r>
      <w:r w:rsidR="00B51B96">
        <w:t xml:space="preserve"> tracked changes in </w:t>
      </w:r>
      <w:r>
        <w:t xml:space="preserve"> kelp </w:t>
      </w:r>
      <w:r w:rsidR="00E93FF2">
        <w:t xml:space="preserve">forest </w:t>
      </w:r>
      <w:r>
        <w:t>communities at five sit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1F0016">
        <w:t xml:space="preserve">Spatial factors explained most of the </w:t>
      </w:r>
      <w:r>
        <w:t>variation in assemblage structure for three guilds</w:t>
      </w:r>
      <w:r w:rsidR="00B51B96">
        <w:t>—k</w:t>
      </w:r>
      <w:r>
        <w:t>elps, macroinvertebrates, and fishes</w:t>
      </w:r>
      <w:r w:rsidR="00B51B96">
        <w:t>—</w:t>
      </w:r>
      <w:r>
        <w:t>while</w:t>
      </w:r>
      <w:r w:rsidR="00B51B96">
        <w:t xml:space="preserve"> </w:t>
      </w:r>
      <w:r>
        <w:t xml:space="preserve">yearly variation explained most of the variability in the abundance of </w:t>
      </w:r>
      <w:r w:rsidR="00270453">
        <w:t xml:space="preserve">juvenile </w:t>
      </w:r>
      <w:r>
        <w:t>rockfish</w:t>
      </w:r>
      <w:r w:rsidR="00270453">
        <w:t>es</w:t>
      </w:r>
      <w:r>
        <w:t xml:space="preserve"> (</w:t>
      </w:r>
      <w:r>
        <w:rPr>
          <w:i/>
        </w:rPr>
        <w:t>Sebastes</w:t>
      </w:r>
      <w:r>
        <w:t xml:space="preserve"> spp.). We </w:t>
      </w:r>
      <w:r w:rsidR="002917C7">
        <w:t xml:space="preserve">found no evidence to support </w:t>
      </w:r>
      <w:r>
        <w:t xml:space="preserve">strong relationships between urchins and kelp that would suggest top-down impacts of urchins on kelp abundance, except at a small spatial scale </w:t>
      </w:r>
      <w:r w:rsidR="00B52794">
        <w:t>within</w:t>
      </w:r>
      <w:r>
        <w:t xml:space="preserve">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w:t>
      </w:r>
      <w:r w:rsidR="001F0016">
        <w:t xml:space="preserve">, suggesting the importance of protecting </w:t>
      </w:r>
      <w:r w:rsidR="00B91C6D">
        <w:t>a diversity of kelp forest</w:t>
      </w:r>
      <w:r w:rsidR="001F0016">
        <w:t xml:space="preserve"> habitat</w:t>
      </w:r>
      <w:r w:rsidR="00B91C6D">
        <w:t xml:space="preserve">s, each of which can exhibit unique responses to ecological surprises yet to come. </w:t>
      </w:r>
    </w:p>
    <w:p w14:paraId="5C1CE27D" w14:textId="77777777" w:rsidR="00B91C6D" w:rsidRDefault="00B91C6D"/>
    <w:p w14:paraId="13C95F9A" w14:textId="77777777" w:rsidR="00471A3D" w:rsidRDefault="00EF0B3C">
      <w:pPr>
        <w:pStyle w:val="Heading1"/>
      </w:pPr>
      <w:bookmarkStart w:id="1" w:name="_oskcvfm225a6" w:colFirst="0" w:colLast="0"/>
      <w:bookmarkEnd w:id="1"/>
      <w:r>
        <w:br w:type="page"/>
      </w:r>
    </w:p>
    <w:p w14:paraId="2F654E9E" w14:textId="77777777" w:rsidR="00471A3D" w:rsidRDefault="00EF0B3C">
      <w:pPr>
        <w:pStyle w:val="Heading1"/>
        <w:rPr>
          <w:shd w:val="clear" w:color="auto" w:fill="FFF2CC"/>
        </w:rPr>
      </w:pPr>
      <w:bookmarkStart w:id="2" w:name="_wxxwabdve5uo" w:colFirst="0" w:colLast="0"/>
      <w:bookmarkEnd w:id="2"/>
      <w:r>
        <w:lastRenderedPageBreak/>
        <w:t xml:space="preserve">Introduction </w:t>
      </w:r>
    </w:p>
    <w:p w14:paraId="5C85DBAA" w14:textId="49A318DE" w:rsidR="00471A3D" w:rsidRDefault="00EF0B3C">
      <w:bookmarkStart w:id="3" w:name="_gjdgxs" w:colFirst="0" w:colLast="0"/>
      <w:bookmarkEnd w:id="3"/>
      <w:r>
        <w:t>A rich body of literature and observation indicates that kelp forests—iconic, highly productive nearshore habitats in temperate waters throughout the world’s oceans—are susceptible to state changes from kelp</w:t>
      </w:r>
      <w:r w:rsidR="00896D80">
        <w:t>-</w:t>
      </w:r>
      <w:r w:rsidR="003A6A42">
        <w:t xml:space="preserve">dominated </w:t>
      </w:r>
      <w:r>
        <w:t>to urchin</w:t>
      </w:r>
      <w:r w:rsidR="00896D80">
        <w:t>-</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w:t>
      </w:r>
      <w:r w:rsidRPr="00896D80">
        <w:t xml:space="preserve">of valuable ecosystem functions provided by kelp forests </w:t>
      </w:r>
      <w:r w:rsidR="00735927" w:rsidRPr="00896D80">
        <w:fldChar w:fldCharType="begin"/>
      </w:r>
      <w:r w:rsidR="00735927" w:rsidRPr="00896D80">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rsidRPr="00896D80">
        <w:fldChar w:fldCharType="separate"/>
      </w:r>
      <w:r w:rsidR="00735927" w:rsidRPr="00896D80">
        <w:rPr>
          <w:noProof/>
        </w:rPr>
        <w:t>(Smith and Fox 2021)</w:t>
      </w:r>
      <w:r w:rsidR="00735927" w:rsidRPr="00896D80">
        <w:fldChar w:fldCharType="end"/>
      </w:r>
      <w:r w:rsidRPr="00896D80">
        <w:t>, including</w:t>
      </w:r>
      <w:r w:rsidR="00896D80" w:rsidRPr="00896D80">
        <w:t xml:space="preserve"> supporting highly diverse food webs through</w:t>
      </w:r>
      <w:r w:rsidRPr="00896D80">
        <w:t xml:space="preserve"> habitat provisioning and enhanced productivity </w:t>
      </w:r>
      <w:r w:rsidR="00735927" w:rsidRPr="00896D80">
        <w:fldChar w:fldCharType="begin">
          <w:fldData xml:space="preserve">PEVuZE5vdGU+PENpdGU+PEF1dGhvcj5TbWl0aDwvQXV0aG9yPjxZZWFyPjIwMjE8L1llYXI+PFJl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TwveWVhcj48cHViLWRhdGVzPjxkYXRlPlNlcCAx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</w:fldData>
        </w:fldChar>
      </w:r>
      <w:r w:rsidR="00896D80" w:rsidRPr="00896D80">
        <w:instrText xml:space="preserve"> ADDIN EN.CITE </w:instrText>
      </w:r>
      <w:r w:rsidR="00896D80" w:rsidRPr="00896D80">
        <w:fldChar w:fldCharType="begin">
          <w:fldData xml:space="preserve">PEVuZE5vdGU+PENpdGU+PEF1dGhvcj5TbWl0aDwvQXV0aG9yPjxZZWFyPjIwMjE8L1llYXI+PFJl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TwveWVhcj48cHViLWRhdGVzPjxkYXRlPlNlcCAx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</w:fldData>
        </w:fldChar>
      </w:r>
      <w:r w:rsidR="00896D80" w:rsidRPr="00896D80">
        <w:instrText xml:space="preserve"> ADDIN EN.CITE.DATA </w:instrText>
      </w:r>
      <w:r w:rsidR="00896D80" w:rsidRPr="00896D80">
        <w:fldChar w:fldCharType="end"/>
      </w:r>
      <w:r w:rsidR="00735927" w:rsidRPr="00896D80">
        <w:fldChar w:fldCharType="separate"/>
      </w:r>
      <w:r w:rsidR="00896D80" w:rsidRPr="00896D80">
        <w:rPr>
          <w:noProof/>
        </w:rPr>
        <w:t>(Duggins et al. 1989, Gabara et al. 2021, Smith and Fox 2021)</w:t>
      </w:r>
      <w:r w:rsidR="00735927" w:rsidRPr="00896D80">
        <w:fldChar w:fldCharType="end"/>
      </w:r>
      <w:r w:rsidRPr="00896D80">
        <w:t>, influenc</w:t>
      </w:r>
      <w:r w:rsidR="00896D80" w:rsidRPr="00896D80">
        <w:t>ing</w:t>
      </w:r>
      <w:r w:rsidRPr="00896D80">
        <w:t xml:space="preserve"> sedimentation dynamics </w:t>
      </w:r>
      <w:r w:rsidR="00735927" w:rsidRPr="00896D80">
        <w:fldChar w:fldCharType="begin"/>
      </w:r>
      <w:r w:rsidR="00735927" w:rsidRPr="00896D80">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rsidRPr="00896D80">
        <w:fldChar w:fldCharType="separate"/>
      </w:r>
      <w:r w:rsidR="00735927" w:rsidRPr="00896D80">
        <w:rPr>
          <w:noProof/>
        </w:rPr>
        <w:t>(Connell 2005)</w:t>
      </w:r>
      <w:r w:rsidR="00735927" w:rsidRPr="00896D80">
        <w:fldChar w:fldCharType="end"/>
      </w:r>
      <w:r w:rsidRPr="00896D80">
        <w:t xml:space="preserve">, </w:t>
      </w:r>
      <w:r w:rsidR="00896D80" w:rsidRPr="00896D80">
        <w:t xml:space="preserve">providing </w:t>
      </w:r>
      <w:r w:rsidRPr="00896D80">
        <w:t>coastal protection from wave energy</w:t>
      </w:r>
      <w:r w:rsidR="00D97A8B" w:rsidRPr="00896D80">
        <w:t xml:space="preserve"> </w:t>
      </w:r>
      <w:r w:rsidR="00735927" w:rsidRPr="00896D80">
        <w:fldChar w:fldCharType="begin"/>
      </w:r>
      <w:r w:rsidR="00735927" w:rsidRPr="00896D80">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rsidRPr="00896D80">
        <w:fldChar w:fldCharType="separate"/>
      </w:r>
      <w:r w:rsidR="00735927" w:rsidRPr="00896D80">
        <w:rPr>
          <w:noProof/>
        </w:rPr>
        <w:t>(Pinsky et al. 2013)</w:t>
      </w:r>
      <w:r w:rsidR="00735927" w:rsidRPr="00896D80">
        <w:fldChar w:fldCharType="end"/>
      </w:r>
      <w:r w:rsidRPr="00896D80">
        <w:t>, and sequest</w:t>
      </w:r>
      <w:r w:rsidR="00896D80" w:rsidRPr="00896D80">
        <w:t xml:space="preserve">ering carbon </w:t>
      </w:r>
      <w:r w:rsidRPr="00896D80">
        <w:t xml:space="preserve">and buffering against ocean acidification </w:t>
      </w:r>
      <w:r w:rsidR="00735927" w:rsidRPr="00896D80">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rsidRPr="00896D80">
        <w:instrText xml:space="preserve"> ADDIN EN.CITE </w:instrText>
      </w:r>
      <w:r w:rsidR="00735927" w:rsidRPr="00896D80">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rsidRPr="00896D80">
        <w:instrText xml:space="preserve"> ADDIN EN.CITE.DATA </w:instrText>
      </w:r>
      <w:r w:rsidR="00735927" w:rsidRPr="00896D80">
        <w:fldChar w:fldCharType="end"/>
      </w:r>
      <w:r w:rsidR="00735927" w:rsidRPr="00896D80">
        <w:fldChar w:fldCharType="separate"/>
      </w:r>
      <w:r w:rsidR="00735927" w:rsidRPr="00896D80">
        <w:rPr>
          <w:noProof/>
        </w:rPr>
        <w:t>(Wilmers et al. 2012, Weigel and Pfister 2021, but see Gallagher et al. 2022)</w:t>
      </w:r>
      <w:r w:rsidR="00735927" w:rsidRPr="00896D80">
        <w:fldChar w:fldCharType="end"/>
      </w:r>
      <w:r w:rsidRPr="00896D80">
        <w:t xml:space="preserve">. </w:t>
      </w:r>
      <w:r w:rsidR="00896D80" w:rsidRPr="00896D80">
        <w:t>K</w:t>
      </w:r>
      <w:r w:rsidRPr="00896D80">
        <w:t xml:space="preserve">elp forests </w:t>
      </w:r>
      <w:r w:rsidR="00C75480">
        <w:t>a</w:t>
      </w:r>
      <w:r w:rsidRPr="00896D80">
        <w:t xml:space="preserve">lso support important commercial, recreational and subsistence fisheries for both fish and invertebrate species </w:t>
      </w:r>
      <w:r w:rsidR="00735927" w:rsidRPr="00896D80">
        <w:fldChar w:fldCharType="begin"/>
      </w:r>
      <w:r w:rsidR="00735927" w:rsidRPr="00896D80">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rsidRPr="00896D80">
        <w:fldChar w:fldCharType="separate"/>
      </w:r>
      <w:r w:rsidR="00735927" w:rsidRPr="00896D80">
        <w:rPr>
          <w:noProof/>
        </w:rPr>
        <w:t>(Rogers-Bennett and Catton 2019)</w:t>
      </w:r>
      <w:r w:rsidR="00735927" w:rsidRPr="00896D80">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77E4D620"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w:t>
      </w:r>
      <w:r>
        <w:lastRenderedPageBreak/>
        <w:t>southeast Gulf of Alaska in the boreal winter of 2013/2014, began to impact the nearshore in 2014 (hence our use of 2014 throughout as the start date), and</w:t>
      </w:r>
      <w:r w:rsidR="007F3AF4">
        <w:t xml:space="preserve"> </w:t>
      </w:r>
      <w:r w:rsidR="00881E85">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6CA629D7" w:rsidR="00471A3D"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B570DB">
        <w:t xml:space="preserve"> </w:t>
      </w:r>
      <w:r w:rsidR="00B570DB" w:rsidRPr="002623AD">
        <w:rPr>
          <w:i/>
          <w:color w:val="000000" w:themeColor="text1"/>
        </w:rPr>
        <w:t>Strongylocentrotus purpuratus</w:t>
      </w:r>
      <w:r>
        <w:t>,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w:t>
      </w:r>
      <w:r>
        <w:lastRenderedPageBreak/>
        <w:t xml:space="preserve">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42FB9915"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644D4EAE"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w:t>
      </w:r>
      <w:r w:rsidR="00EF0B3C">
        <w:lastRenderedPageBreak/>
        <w:t xml:space="preserve">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S. melanops</w:t>
      </w:r>
      <w:r w:rsidR="007F3AF4">
        <w:t xml:space="preserve">, </w:t>
      </w:r>
      <w:r w:rsidR="00B570DB">
        <w:t xml:space="preserve">may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509B63F1"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sea urchins, sea stars, and fishes, including juvenile rockfishes. 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interactions </w:t>
      </w:r>
      <w:r w:rsidR="003E551D">
        <w:t xml:space="preserve">between </w:t>
      </w:r>
      <w:r>
        <w:t>guilds</w:t>
      </w:r>
      <w:r w:rsidR="00854A44">
        <w:t xml:space="preserve"> </w:t>
      </w:r>
      <w:r>
        <w:t xml:space="preserve">which are </w:t>
      </w:r>
      <w:r>
        <w:lastRenderedPageBreak/>
        <w:t xml:space="preserve">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4" w:name="_t0t7vqvdf4ti" w:colFirst="0" w:colLast="0"/>
      <w:bookmarkEnd w:id="4"/>
      <w:r>
        <w:rPr>
          <w:sz w:val="46"/>
          <w:szCs w:val="46"/>
        </w:rPr>
        <w:t>Materials and Methods</w:t>
      </w:r>
    </w:p>
    <w:p w14:paraId="6CA47008" w14:textId="77777777" w:rsidR="00471A3D" w:rsidRDefault="00EF0B3C">
      <w:pPr>
        <w:pStyle w:val="Heading2"/>
        <w:keepLines w:val="0"/>
        <w:spacing w:after="80"/>
        <w:rPr>
          <w:sz w:val="34"/>
          <w:szCs w:val="34"/>
        </w:rPr>
      </w:pPr>
      <w:bookmarkStart w:id="5" w:name="_igkfmf7a0x3h" w:colFirst="0" w:colLast="0"/>
      <w:bookmarkEnd w:id="5"/>
      <w:r>
        <w:rPr>
          <w:sz w:val="34"/>
          <w:szCs w:val="34"/>
        </w:rPr>
        <w:t>Study sites</w:t>
      </w:r>
    </w:p>
    <w:p w14:paraId="7B6AD6E4" w14:textId="6595D71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r>
        <w:t>canopy</w:t>
      </w:r>
      <w:r w:rsidR="00B72B66">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9B32D9">
        <w:t xml:space="preserve"> </w:t>
      </w:r>
      <w:r w:rsidR="004F1234">
        <w:t xml:space="preserve">(1-1.5 m off bottom)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6" w:name="_qaa02jqwwy36" w:colFirst="0" w:colLast="0"/>
      <w:bookmarkEnd w:id="6"/>
      <w:r>
        <w:rPr>
          <w:sz w:val="34"/>
          <w:szCs w:val="34"/>
        </w:rPr>
        <w:t>Survey design</w:t>
      </w:r>
    </w:p>
    <w:p w14:paraId="6D7B1DC1" w14:textId="23C8C565"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 xml:space="preserve">and ‘Other’, the </w:t>
      </w:r>
      <w:r w:rsidR="004554B2" w:rsidRPr="004554B2">
        <w:lastRenderedPageBreak/>
        <w:t>sum of other</w:t>
      </w:r>
      <w:r w:rsidR="004554B2">
        <w:t xml:space="preserve"> stipitate</w:t>
      </w:r>
      <w:r w:rsidR="004554B2" w:rsidRPr="004554B2">
        <w:t xml:space="preserve"> macrophy</w:t>
      </w:r>
      <w:r w:rsidR="00B72B66">
        <w:t>t</w:t>
      </w:r>
      <w:r w:rsidR="004554B2" w:rsidRPr="004554B2">
        <w:t>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3E1488">
        <w:t xml:space="preserve">While juvenile rockfishes are not really a separate guild, we use this terminology for </w:t>
      </w:r>
      <w:r w:rsidR="00380D98">
        <w:t xml:space="preserve">consistency and </w:t>
      </w:r>
      <w:bookmarkStart w:id="7" w:name="_GoBack"/>
      <w:bookmarkEnd w:id="7"/>
      <w:r w:rsidR="003E1488">
        <w:t xml:space="preserve">brevity.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6BA7CF29"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B72B66">
        <w:rPr>
          <w:rFonts w:eastAsia="Gungsuh"/>
        </w:rPr>
        <w:t xml:space="preserve">for </w:t>
      </w:r>
      <w:r w:rsidRPr="00D471EF">
        <w:rPr>
          <w:rFonts w:eastAsia="Gungsuh"/>
        </w:rPr>
        <w:t xml:space="preserve">which we estimated </w:t>
      </w:r>
      <w:r w:rsidR="00B72B66">
        <w:rPr>
          <w:rFonts w:eastAsia="Gungsuh"/>
        </w:rPr>
        <w:t>lengths of</w:t>
      </w:r>
      <w:r w:rsidRPr="00D471EF">
        <w:rPr>
          <w:rFonts w:eastAsia="Gungsuh"/>
        </w:rPr>
        <w:t xml:space="preserve">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45AEED17" w:rsidR="00471A3D" w:rsidRDefault="00EF0B3C">
      <w:r>
        <w:lastRenderedPageBreak/>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w:t>
      </w:r>
      <w:r w:rsidR="00F80116">
        <w:t>combined into a separate</w:t>
      </w:r>
      <w:r>
        <w:t xml:space="preserve"> categor</w:t>
      </w:r>
      <w:r w:rsidR="00F80116">
        <w:t>y</w:t>
      </w:r>
      <w:r>
        <w:t>.</w:t>
      </w:r>
    </w:p>
    <w:p w14:paraId="644D47F4" w14:textId="77777777" w:rsidR="00471A3D" w:rsidRDefault="00EF0B3C">
      <w:pPr>
        <w:pStyle w:val="Heading2"/>
      </w:pPr>
      <w:bookmarkStart w:id="8" w:name="_imz9yv51qjaf" w:colFirst="0" w:colLast="0"/>
      <w:bookmarkEnd w:id="8"/>
      <w:r>
        <w:t>Sea surface temperature (SST)</w:t>
      </w:r>
    </w:p>
    <w:p w14:paraId="532B7C45" w14:textId="5874A944" w:rsidR="00D32EFD" w:rsidRPr="003B1105" w:rsidRDefault="00D32EFD" w:rsidP="00D32EFD">
      <w:r w:rsidRPr="003B1105">
        <w:t>We examine MHW timing and severity using SST</w:t>
      </w:r>
      <w:r w:rsidRPr="003B1105">
        <w:t xml:space="preserve"> because it</w:t>
      </w:r>
      <w:r w:rsidRPr="003B1105">
        <w:t xml:space="preserve"> is the primary parameter used to identify MHWs</w:t>
      </w:r>
      <w:r w:rsidRPr="003B1105">
        <w:t xml:space="preserve"> </w:t>
      </w:r>
      <w:r w:rsidRPr="003B110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Pr="003B1105">
        <w:instrText xml:space="preserve"> ADDIN EN.CITE </w:instrText>
      </w:r>
      <w:r w:rsidRPr="003B110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Pr="003B1105">
        <w:instrText xml:space="preserve"> ADDIN EN.CITE.DATA </w:instrText>
      </w:r>
      <w:r w:rsidRPr="003B1105">
        <w:fldChar w:fldCharType="end"/>
      </w:r>
      <w:r w:rsidRPr="003B1105">
        <w:fldChar w:fldCharType="separate"/>
      </w:r>
      <w:r w:rsidRPr="003B1105">
        <w:rPr>
          <w:noProof/>
        </w:rPr>
        <w:t>(Hobday et al. 2016)</w:t>
      </w:r>
      <w:r w:rsidRPr="003B1105">
        <w:fldChar w:fldCharType="end"/>
      </w:r>
      <w:r w:rsidRPr="003B1105">
        <w:t xml:space="preserve"> and because of its direct </w:t>
      </w:r>
      <w:r w:rsidR="003B1105">
        <w:t xml:space="preserve">physiological </w:t>
      </w:r>
      <w:r w:rsidRPr="003B110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Pr="003B1105">
        <w:instrText xml:space="preserve"> ADDIN EN.CITE </w:instrText>
      </w:r>
      <w:r w:rsidRPr="003B110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Pr="003B1105">
        <w:instrText xml:space="preserve"> ADDIN EN.CITE.DATA </w:instrText>
      </w:r>
      <w:r w:rsidRPr="003B1105">
        <w:fldChar w:fldCharType="end"/>
      </w:r>
      <w:r w:rsidRPr="003B1105">
        <w:fldChar w:fldCharType="separate"/>
      </w:r>
      <w:r w:rsidRPr="003B1105">
        <w:rPr>
          <w:noProof/>
        </w:rPr>
        <w:t>(Muth et al. 2019, Hamilton et al. 2020)</w:t>
      </w:r>
      <w:r w:rsidRPr="003B1105">
        <w:fldChar w:fldCharType="end"/>
      </w:r>
      <w:r w:rsidRPr="003B1105">
        <w:t xml:space="preserve"> and indirect or proxy impacts </w:t>
      </w:r>
      <w:r w:rsidRPr="003B1105">
        <w:fldChar w:fldCharType="begin">
          <w:fldData xml:space="preserve">PEVuZE5vdGU+PENpdGU+PEF1dGhvcj5QZmlzdGVyPC9BdXRob3I+PFllYXI+MjAxODwvWWVhcj48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</w:fldData>
        </w:fldChar>
      </w:r>
      <w:r w:rsidR="003B1105">
        <w:instrText xml:space="preserve"> ADDIN EN.CITE </w:instrText>
      </w:r>
      <w:r w:rsidR="003B1105">
        <w:fldChar w:fldCharType="begin">
          <w:fldData xml:space="preserve">PEVuZE5vdGU+PENpdGU+PEF1dGhvcj5QZmlzdGVyPC9BdXRob3I+PFllYXI+MjAxODwvWWVhcj48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</w:fldData>
        </w:fldChar>
      </w:r>
      <w:r w:rsidR="003B1105">
        <w:instrText xml:space="preserve"> ADDIN EN.CITE.DATA </w:instrText>
      </w:r>
      <w:r w:rsidR="003B1105">
        <w:fldChar w:fldCharType="end"/>
      </w:r>
      <w:r w:rsidRPr="003B1105">
        <w:fldChar w:fldCharType="separate"/>
      </w:r>
      <w:r w:rsidR="003B1105">
        <w:rPr>
          <w:noProof/>
        </w:rPr>
        <w:t>(e.g. nutrients, Cavanaugh et al. 2011, Pfister et al. 2018)</w:t>
      </w:r>
      <w:r w:rsidRPr="003B1105">
        <w:fldChar w:fldCharType="end"/>
      </w:r>
      <w:r w:rsidRPr="003B1105">
        <w:t xml:space="preserve"> on kelp. </w:t>
      </w:r>
    </w:p>
    <w:p w14:paraId="03CE3B8E" w14:textId="5F8C3A81" w:rsidR="00471A3D" w:rsidRDefault="00EF0B3C">
      <w:r>
        <w:t>To</w:t>
      </w:r>
      <w:r>
        <w:t xml:space="preserve">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9" w:name="_au0wchpbj09l" w:colFirst="0" w:colLast="0"/>
      <w:bookmarkEnd w:id="9"/>
      <w:r>
        <w:lastRenderedPageBreak/>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0" w:name="_2h658b2af9qi" w:colFirst="0" w:colLast="0"/>
      <w:bookmarkEnd w:id="10"/>
      <w:r>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Neah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AE573CF"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t>
      </w:r>
      <w:r w:rsidR="00E37A00">
        <w:t xml:space="preserve"> </w:t>
      </w:r>
      <w:r w:rsidR="0055342A">
        <w:t>web interactions.</w:t>
      </w:r>
      <w:r>
        <w:t xml:space="preserve"> Furthermore, identifying shared spatial and temporal patterns of abundance can reveal factors important in structuring kelp forest communities. We focused on understanding the patterns of variation in each of </w:t>
      </w:r>
      <w:r w:rsidR="00E37A00">
        <w:t>the</w:t>
      </w:r>
      <w:r>
        <w:t xml:space="preserve"> four guilds</w:t>
      </w:r>
      <w:r w:rsidR="00E37A00">
        <w:t xml:space="preserve"> </w:t>
      </w:r>
      <w:r>
        <w:t xml:space="preserve">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xml:space="preserve">. We summarized </w:t>
      </w:r>
      <w:r>
        <w:lastRenderedPageBreak/>
        <w:t>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01E06D1E"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093189FF"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r w:rsidR="00785F5A">
        <w:t>purple urchins</w:t>
      </w:r>
      <w:r w:rsidR="00EF0B3C" w:rsidRPr="0034358B">
        <w:t xml:space="preserve"> </w:t>
      </w:r>
      <w:r w:rsidR="00EF0B3C" w:rsidRPr="0034358B">
        <w:rPr>
          <w:i/>
        </w:rPr>
        <w:t>S. purpuratus</w:t>
      </w:r>
      <w:r w:rsidR="0034358B">
        <w:t>,</w:t>
      </w:r>
      <w:r w:rsidR="00EF0B3C" w:rsidRPr="0034358B">
        <w:t xml:space="preserve"> </w:t>
      </w:r>
      <w:r w:rsidR="00785F5A">
        <w:t>green urchins</w:t>
      </w:r>
      <w:r w:rsidR="00EF0B3C" w:rsidRPr="0034358B">
        <w:t xml:space="preserve"> </w:t>
      </w:r>
      <w:r w:rsidR="00EF0B3C" w:rsidRPr="0034358B">
        <w:rPr>
          <w:i/>
        </w:rPr>
        <w:t>S. droebachiensis</w:t>
      </w:r>
      <w:r w:rsidR="0027250C" w:rsidRPr="0034358B">
        <w:rPr>
          <w:i/>
        </w:rPr>
        <w:t>,</w:t>
      </w:r>
      <w:r w:rsidR="00EF0B3C" w:rsidRPr="0034358B">
        <w:t xml:space="preserve"> and </w:t>
      </w:r>
      <w:r w:rsidR="00785F5A">
        <w:t>red urchins</w:t>
      </w:r>
      <w:r w:rsidR="00EF0B3C" w:rsidRPr="0034358B">
        <w:t xml:space="preserve"> </w:t>
      </w:r>
      <w:r w:rsidR="00EF0B3C" w:rsidRPr="0034358B">
        <w:rPr>
          <w:i/>
        </w:rPr>
        <w:t>Mesocentrotus franciscanus</w:t>
      </w:r>
      <w:r w:rsidR="00EF0B3C" w:rsidRPr="0034358B">
        <w:t>)</w:t>
      </w:r>
      <w:r w:rsidR="00EF0B3C">
        <w:t xml:space="preserve"> and kelp</w:t>
      </w:r>
      <w:r w:rsidR="00AC1EC9">
        <w:t xml:space="preserve"> stipe density. For the analyses, we included three kelp species and one combined taxon: </w:t>
      </w:r>
      <w:r w:rsidR="00EF0B3C">
        <w:t xml:space="preserve">each </w:t>
      </w:r>
      <w:r w:rsidR="004C7D9B">
        <w:t xml:space="preserve">of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us to consider the range of </w:t>
      </w:r>
      <w:r w:rsidR="00EF0B3C">
        <w:lastRenderedPageBreak/>
        <w:t>relationships that can be generated at different spatial scales and enable closer comparisons between our focal communities and those in other regions.</w:t>
      </w:r>
    </w:p>
    <w:p w14:paraId="2D298350" w14:textId="19F901AB" w:rsidR="00471A3D" w:rsidRDefault="00EF0B3C">
      <w:pPr>
        <w:spacing w:before="120" w:after="120"/>
      </w:pPr>
      <w:r>
        <w:t xml:space="preserve">Finally, we </w:t>
      </w:r>
      <w:r w:rsidR="0063643D">
        <w:t>tested</w:t>
      </w:r>
      <w:r>
        <w:t xml:space="preserve"> whether the density</w:t>
      </w:r>
      <w:r w:rsidR="00093E77">
        <w:t xml:space="preserve"> of</w:t>
      </w:r>
      <w:r>
        <w:t xml:space="preserve">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0804510C"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w:t>
      </w:r>
      <w:r w:rsidR="003419A0">
        <w:rPr>
          <w:color w:val="000000" w:themeColor="text1"/>
        </w:rPr>
        <w:t xml:space="preserve">all stipitate kelps, </w:t>
      </w:r>
      <w:r w:rsidR="00096130">
        <w:rPr>
          <w:color w:val="000000" w:themeColor="text1"/>
        </w:rPr>
        <w:t xml:space="preserve">(2) the </w:t>
      </w:r>
      <w:r w:rsidR="00096130">
        <w:rPr>
          <w:color w:val="000000" w:themeColor="text1"/>
        </w:rPr>
        <w:lastRenderedPageBreak/>
        <w:t>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1" w:name="_zg3uzw3q29am" w:colFirst="0" w:colLast="0"/>
      <w:bookmarkEnd w:id="11"/>
      <w:r>
        <w:t>Results</w:t>
      </w:r>
    </w:p>
    <w:p w14:paraId="6AADDFFB" w14:textId="77777777" w:rsidR="00471A3D" w:rsidRDefault="00EF0B3C">
      <w:pPr>
        <w:pStyle w:val="Heading2"/>
      </w:pPr>
      <w:bookmarkStart w:id="12" w:name="_f80bb2jl8g29" w:colFirst="0" w:colLast="0"/>
      <w:bookmarkEnd w:id="12"/>
      <w:r>
        <w:t>Sea surface temperature</w:t>
      </w:r>
    </w:p>
    <w:p w14:paraId="2B76A209" w14:textId="7F95FF91"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w:t>
      </w:r>
      <w:r w:rsidR="003B1105">
        <w:t xml:space="preserve"> an offshore </w:t>
      </w:r>
      <w:r>
        <w:t>MH</w:t>
      </w:r>
      <w:r w:rsidRPr="00DD1DFC">
        <w:t>W</w:t>
      </w:r>
      <w:r w:rsidR="003B1105">
        <w:t xml:space="preserve"> I 2019</w:t>
      </w:r>
      <w:r w:rsidRPr="00DD1DFC">
        <w:t xml:space="preserve">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Tatoosh/Neah Bay (Fig. 1a).</w:t>
      </w:r>
    </w:p>
    <w:p w14:paraId="013304CC" w14:textId="77777777" w:rsidR="00471A3D" w:rsidRDefault="00EF0B3C">
      <w:pPr>
        <w:pStyle w:val="Heading2"/>
      </w:pPr>
      <w:bookmarkStart w:id="13" w:name="_5eofmerod4cl" w:colFirst="0" w:colLast="0"/>
      <w:bookmarkEnd w:id="13"/>
      <w:r>
        <w:lastRenderedPageBreak/>
        <w:t>Region-wide temporal trends</w:t>
      </w:r>
    </w:p>
    <w:p w14:paraId="1D4BAB34" w14:textId="1C8DDBAB"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w:t>
      </w:r>
      <w:r w:rsidR="00A651EE">
        <w:t xml:space="preserve">the </w:t>
      </w:r>
      <w:r>
        <w:t xml:space="preserve">high SST in 2013 (mean 2003-2012: 720 ha ± 116 sd). Canopy </w:t>
      </w:r>
      <w:r w:rsidR="0093026C">
        <w:t xml:space="preserve">cover </w:t>
      </w:r>
      <w:r>
        <w:t>along the Washington coast quickly recovered to earlier levels (Fig. 1b, Fig. S4),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r w:rsidR="00785F5A">
        <w:t xml:space="preserve">in </w:t>
      </w:r>
      <w:r w:rsidR="003F63BB">
        <w:t>year-to-year variability</w:t>
      </w:r>
      <w:r>
        <w:t xml:space="preserve"> (Figs. 1b, S4). </w:t>
      </w:r>
    </w:p>
    <w:p w14:paraId="7AF399FE" w14:textId="0738451B"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w:t>
      </w:r>
      <w:r w:rsidR="00675BA5">
        <w:t xml:space="preserve"> in terms of species present at each site</w:t>
      </w:r>
      <w:r>
        <w:t xml:space="preserve"> (Figs. S4 &amp; S5), but these are likely scale issues as the aerial canopy survey covers </w:t>
      </w:r>
      <w:r w:rsidR="00785F5A">
        <w:t xml:space="preserve">a </w:t>
      </w:r>
      <w:r>
        <w:t>broader area than our stipe counts.</w:t>
      </w:r>
    </w:p>
    <w:p w14:paraId="6E67A224" w14:textId="6748F8DD"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w:t>
      </w:r>
      <w:r w:rsidR="00A651EE">
        <w:t>conducted flashlight-assisted searches to look</w:t>
      </w:r>
      <w:r>
        <w:t xml:space="preserve">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7BAD8D43"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7777777" w:rsidR="00471A3D" w:rsidRDefault="00EF0B3C">
      <w:pPr>
        <w:pStyle w:val="Heading2"/>
      </w:pPr>
      <w:bookmarkStart w:id="14" w:name="_u6kl6dz0q0ha" w:colFirst="0" w:colLast="0"/>
      <w:bookmarkEnd w:id="14"/>
      <w:r>
        <w:lastRenderedPageBreak/>
        <w:t xml:space="preserve">Multivariate analyses of kelp forest community guilds </w:t>
      </w:r>
    </w:p>
    <w:p w14:paraId="5F09EF93" w14:textId="71640A4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w:t>
      </w:r>
      <w:r w:rsidR="000005A7">
        <w:t>es</w:t>
      </w:r>
      <w:r>
        <w:t xml:space="preserve">. In contrast, juvenile rockfishes were driven by year-to-year variation, and Site was not important, suggesting a strong shared temporal driver of juvenile rockfishes among sites (Fig. 3g, Fig. 4). </w:t>
      </w:r>
    </w:p>
    <w:p w14:paraId="1B38B0DF" w14:textId="1F7BDE5D"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00AB2B43">
        <w:t xml:space="preserve">the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Pr="008A6B3E">
        <w:t xml:space="preserve"> =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 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 xml:space="preserve">over the survey span (2015-2021), and that </w:t>
      </w:r>
      <w:r w:rsidR="00EF490B">
        <w:t>site-specific patterns of kelp composition remained consistent during the study period</w:t>
      </w:r>
      <w:r w:rsidRPr="008A6B3E">
        <w:t>.</w:t>
      </w:r>
      <w:r>
        <w:t xml:space="preserve"> </w:t>
      </w:r>
    </w:p>
    <w:p w14:paraId="68E62603" w14:textId="38BEE6B7"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0E8A4D83"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w:t>
      </w:r>
      <w:r w:rsidR="00EF490B">
        <w:t xml:space="preserve">that </w:t>
      </w:r>
      <w:r>
        <w:t>site difference</w:t>
      </w:r>
      <w:r w:rsidR="002500FE">
        <w:t>s</w:t>
      </w:r>
      <w:r>
        <w:t xml:space="preserve"> played a reduced role in terms assemblage of arriving recruits</w:t>
      </w:r>
      <w:r w:rsidR="00EF490B">
        <w:t xml:space="preserve"> and the intensity of recruitment</w:t>
      </w:r>
      <w:r>
        <w:t xml:space="preserve">. </w:t>
      </w:r>
    </w:p>
    <w:p w14:paraId="769E8BB5" w14:textId="77777777" w:rsidR="00471A3D" w:rsidRDefault="00EF0B3C">
      <w:pPr>
        <w:pStyle w:val="Heading2"/>
      </w:pPr>
      <w:bookmarkStart w:id="15" w:name="_8ord3kzb5sb4" w:colFirst="0" w:colLast="0"/>
      <w:bookmarkEnd w:id="15"/>
      <w:r>
        <w:t>Urchins and kelp</w:t>
      </w:r>
    </w:p>
    <w:p w14:paraId="3B62979D" w14:textId="61A543AE" w:rsidR="00471A3D" w:rsidRDefault="00EF0B3C">
      <w:r>
        <w:t xml:space="preserve">We did not see strong, negative correlations between urchins and kelp across years at the scale </w:t>
      </w:r>
      <w:r w:rsidR="00EF490B">
        <w:t xml:space="preserve">the La Push to Neah Bay region </w:t>
      </w:r>
      <w:r>
        <w:t xml:space="preserve">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w:t>
      </w:r>
      <w:r w:rsidR="002340B5">
        <w:t>,</w:t>
      </w:r>
      <w:r>
        <w:t xml:space="preserve">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106A015A"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w:t>
      </w:r>
      <w:r w:rsidR="00EF490B">
        <w:t>were associated with</w:t>
      </w:r>
      <w:r>
        <w:t xml:space="preserve">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16" w:name="_kht2apu2sjj7" w:colFirst="0" w:colLast="0"/>
      <w:bookmarkEnd w:id="16"/>
      <w:r>
        <w:t>Kelp density and rockfish recruitment</w:t>
      </w:r>
    </w:p>
    <w:p w14:paraId="14A685D6" w14:textId="45DEAD33"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w:t>
      </w:r>
      <w:r w:rsidR="006470AE">
        <w:t xml:space="preserve"> model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EF490B">
        <w:t>was</w:t>
      </w:r>
      <w:r w:rsidR="00E80182">
        <w:t xml:space="preserve"> </w:t>
      </w:r>
      <w:r w:rsidR="006470AE">
        <w:t>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 xml:space="preserve">2.17 points higher.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77777777" w:rsidR="00471A3D" w:rsidRDefault="00EF0B3C">
      <w:pPr>
        <w:pStyle w:val="Heading1"/>
      </w:pPr>
      <w:bookmarkStart w:id="17" w:name="_1nzuexzh0v9h" w:colFirst="0" w:colLast="0"/>
      <w:bookmarkEnd w:id="17"/>
      <w:r>
        <w:t>Discussion</w:t>
      </w:r>
    </w:p>
    <w:p w14:paraId="039FBBD6" w14:textId="21538ED3"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w:t>
      </w:r>
      <w:r w:rsidR="00CC3C8A">
        <w:t>, which</w:t>
      </w:r>
      <w:r>
        <w:t xml:space="preserve"> </w:t>
      </w:r>
      <w:r w:rsidR="004F0CEA">
        <w:t>experienced</w:t>
      </w:r>
      <w:r>
        <w:t xml:space="preserve">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t>
      </w:r>
      <w:r>
        <w:lastRenderedPageBreak/>
        <w:t xml:space="preserve">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 xml:space="preserve">coincident with a short-lived drop of about 50% </w:t>
      </w:r>
      <w:r w:rsidR="00BA0F56">
        <w:t xml:space="preserve">kelp </w:t>
      </w:r>
      <w:r w:rsidR="004828AC">
        <w:t>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BA0F56">
        <w: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6087562A" w:rsidR="00A5249A" w:rsidRPr="009C7329" w:rsidRDefault="008D6D2E" w:rsidP="009C7329">
      <w:r>
        <w:lastRenderedPageBreak/>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rchins were rare at most of our sites, likely due in part</w:t>
      </w:r>
      <w:r w:rsidR="00EF490B">
        <w:t>,</w:t>
      </w:r>
      <w:r w:rsidR="00A5249A">
        <w:t xml:space="preserve"> to</w:t>
      </w:r>
      <w:r w:rsidR="00A5249A">
        <w:t xml:space="preserve"> </w:t>
      </w:r>
      <w:r w:rsidR="00CC3C8A">
        <w:t>sea</w:t>
      </w:r>
      <w:r w:rsidR="00A5249A">
        <w:t xml:space="preserve">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EF490B" w:rsidRPr="009C7329">
        <w:t xml:space="preserve"> </w:t>
      </w:r>
    </w:p>
    <w:p w14:paraId="05952C4B" w14:textId="11F38D99" w:rsidR="00675BA5"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 xml:space="preserve">we </w:t>
      </w:r>
      <w:r w:rsidR="00593F5D">
        <w:t>observed</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593F5D">
        <w:t>. This negative association</w:t>
      </w:r>
      <w:r w:rsidR="00CA4F65">
        <w:t xml:space="preserve"> suggest</w:t>
      </w:r>
      <w:r w:rsidR="00593F5D">
        <w:t>s</w:t>
      </w:r>
      <w:r w:rsidR="00CA4F65">
        <w:t xml:space="preserve"> patchy, l</w:t>
      </w:r>
      <w:r w:rsidR="00B03655">
        <w:t>ocal</w:t>
      </w:r>
      <w:r w:rsidR="00593F5D">
        <w:t>,</w:t>
      </w:r>
      <w:r w:rsidR="00B03655">
        <w:t xml:space="preserve">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593F5D">
        <w:t xml:space="preserve">reef structural complexity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atoosh </w:t>
      </w:r>
      <w:r w:rsidR="00593F5D">
        <w:rPr>
          <w:color w:val="000000" w:themeColor="text1"/>
        </w:rPr>
        <w:t xml:space="preserve">Island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YsIEtyaWVnaXNjaCBl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OTQwLTk0MTwvcGFnZXM+PHZvbHVtZT4zMTQ8L3ZvbHVtZT48bnVtYmVyPjU4MDE8L251bWJlcj48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Y2NS02Nzc8L3BhZ2VzPjx2b2x1bWU+MTkwPC92b2x1bWU+PG51bWJl
cj4zPC9udW1iZXI+PGVkaXRpb24+MjAxOS8wNi8zMDwvZWRpdGlvbj48ZGF0ZXM+PHllYXI+MjAx
OTwveWVhcj48cHViLWRhdGVzPjxkYXRlPkp1bDwvZGF0ZT48L3B1Yi1kYXRlcz48L2RhdGVzPjxp
c2JuPjE0MzItMTkzOSAoRWxlY3Ryb25pYykmI3hEOzAwMjktODU0OSAoTGlua2luZyk8L2lzYm4+
PGFjY2Vzc2lvbi1udW0+MzEyNTAxODg8L2FjY2Vzc2lvbi1udW0+PHVybHM+PHJlbGF0ZWQtdXJs
cz48dXJsPmh0dHBzOi8vd3d3Lm5jYmkubmxtLm5paC5nb3YvcHVibWVkLzMxMjUwMTg4PC91cmw+
PC9yZWxhdGVkLXVybHM+PC91cmxzPjxlbGVjdHJvbmljLXJlc291cmNlLW51bT4xMC4xMDA3L3Mw
MDQ0Mi0wMTktMDQ0NDUtNjwvZWxlY3Ryb25pYy1yZXNvdXJjZS1udW0+PGxhbmd1YWdlPkVuZ2xp
c2g8L2xhbmd1YWdlPjwvcmVjb3JkPjwvQ2l0ZT48L0VuZE5vdGU+AG==
</w:fldData>
        </w:fldChar>
      </w:r>
      <w:r w:rsidR="00EF490B">
        <w:rPr>
          <w:color w:val="000000" w:themeColor="text1"/>
        </w:rPr>
        <w:instrText xml:space="preserve"> ADDIN EN.CITE </w:instrText>
      </w:r>
      <w:r w:rsidR="00EF490B">
        <w:rPr>
          <w:color w:val="000000" w:themeColor="text1"/>
        </w:rPr>
        <w:fldChar w:fldCharType="begin">
          <w:fldData xml:space="preserve">PEVuZE5vdGU+PENpdGU+PEF1dGhvcj5QZWFyc2U8L0F1dGhvcj48WWVhcj4yMDA2PC9ZZWFyPjxS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OTQwLTk0MTwvcGFnZXM+PHZvbHVtZT4zMTQ8L3ZvbHVtZT48bnVtYmVyPjU4MDE8L251bWJlcj48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Y2NS02Nzc8L3BhZ2VzPjx2b2x1bWU+MTkwPC92b2x1bWU+PG51bWJl
cj4zPC9udW1iZXI+PGVkaXRpb24+MjAxOS8wNi8zMDwvZWRpdGlvbj48ZGF0ZXM+PHllYXI+MjAx
OTwveWVhcj48cHViLWRhdGVzPjxkYXRlPkp1bDwvZGF0ZT48L3B1Yi1kYXRlcz48L2RhdGVzPjxp
c2JuPjE0MzItMTkzOSAoRWxlY3Ryb25pYykmI3hEOzAwMjktODU0OSAoTGlua2luZyk8L2lzYm4+
PGFjY2Vzc2lvbi1udW0+MzEyNTAxODg8L2FjY2Vzc2lvbi1udW0+PHVybHM+PHJlbGF0ZWQtdXJs
cz48dXJsPmh0dHBzOi8vd3d3Lm5jYmkubmxtLm5paC5nb3YvcHVibWVkLzMxMjUwMTg4PC91cmw+
PC9yZWxhdGVkLXVybHM+PC91cmxzPjxlbGVjdHJvbmljLXJlc291cmNlLW51bT4xMC4xMDA3L3Mw
MDQ0Mi0wMTktMDQ0NDUtNjwvZWxlY3Ryb25pYy1yZXNvdXJjZS1udW0+PGxhbmd1YWdlPkVuZ2xp
c2g8L2xhbmd1YWdlPjwvcmVjb3JkPjwvQ2l0ZT48L0VuZE5vdGU+AG==
</w:fldData>
        </w:fldChar>
      </w:r>
      <w:r w:rsidR="00EF490B">
        <w:rPr>
          <w:color w:val="000000" w:themeColor="text1"/>
        </w:rPr>
        <w:instrText xml:space="preserve"> ADDIN EN.CITE.DATA </w:instrText>
      </w:r>
      <w:r w:rsidR="00EF490B">
        <w:rPr>
          <w:color w:val="000000" w:themeColor="text1"/>
        </w:rPr>
      </w:r>
      <w:r w:rsidR="00EF490B">
        <w:rPr>
          <w:color w:val="000000" w:themeColor="text1"/>
        </w:rPr>
        <w:fldChar w:fldCharType="end"/>
      </w:r>
      <w:r w:rsidR="00735927">
        <w:rPr>
          <w:color w:val="000000" w:themeColor="text1"/>
        </w:rPr>
        <w:fldChar w:fldCharType="separate"/>
      </w:r>
      <w:r w:rsidR="00EF490B">
        <w:rPr>
          <w:noProof/>
          <w:color w:val="000000" w:themeColor="text1"/>
        </w:rPr>
        <w:t xml:space="preserve">(Pearse </w:t>
      </w:r>
      <w:r w:rsidR="00EF490B">
        <w:rPr>
          <w:noProof/>
          <w:color w:val="000000" w:themeColor="text1"/>
        </w:rPr>
        <w:lastRenderedPageBreak/>
        <w:t>2006,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675BA5">
        <w:rPr>
          <w:color w:val="000000" w:themeColor="text1"/>
        </w:rPr>
        <w:t xml:space="preserve"> </w:t>
      </w:r>
    </w:p>
    <w:p w14:paraId="7B8D4C6A" w14:textId="779AA06B"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420D18">
        <w:t xml:space="preserve">not </w:t>
      </w:r>
      <w:r w:rsidR="00E63861">
        <w:t>full</w:t>
      </w:r>
      <w:r w:rsidR="00420D18">
        <w:t>y</w:t>
      </w:r>
      <w:r w:rsidR="00E63861">
        <w:t xml:space="preserve">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wcm9iYWJpbGl0eSBvZiBvY2N1cnJlbmNlIGRl
Y2xpbmVkIGJ5IDc1JWAsIGFzIGRlZmluZWQgYnkgPC9QcmVmaXg+PERpc3BsYXlUZXh0Pihwcm9i
YWJpbGl0eSBvZiBvY2N1cnJlbmNlIGRlY2xpbmVkIGJ5IDc1JSwgYXMgZGVmaW5lZCBieSBIYW1p
bHRvbiBldCBhbC4gMjAyMSk8L0Rpc3BsYXlUZXh0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AG==
</w:fldData>
        </w:fldChar>
      </w:r>
      <w:r w:rsidR="00EF490B">
        <w:instrText xml:space="preserve"> ADDIN EN.CITE </w:instrText>
      </w:r>
      <w:r w:rsidR="00EF490B">
        <w:fldChar w:fldCharType="begin">
          <w:fldData xml:space="preserve">PEVuZE5vdGU+PENpdGU+PEF1dGhvcj5IYW1pbHRvbjwvQXV0aG9yPjxZZWFyPjIwMjE8L1llYXI+
PFJlY051bT45MDc0PC9SZWNOdW0+PFByZWZpeD5wcm9iYWJpbGl0eSBvZiBvY2N1cnJlbmNlIGRl
Y2xpbmVkIGJ5IDc1JWAsIGFzIGRlZmluZWQgYnkgPC9QcmVmaXg+PERpc3BsYXlUZXh0Pihwcm9i
YWJpbGl0eSBvZiBvY2N1cnJlbmNlIGRlY2xpbmVkIGJ5IDc1JSwgYXMgZGVmaW5lZCBieSBIYW1p
bHRvbiBldCBhbC4gMjAyMSk8L0Rpc3BsYXlUZXh0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AG==
</w:fldData>
        </w:fldChar>
      </w:r>
      <w:r w:rsidR="00EF490B">
        <w:instrText xml:space="preserve"> ADDIN EN.CITE.DATA </w:instrText>
      </w:r>
      <w:r w:rsidR="00EF490B">
        <w:fldChar w:fldCharType="end"/>
      </w:r>
      <w:r w:rsidR="00735927">
        <w:fldChar w:fldCharType="separate"/>
      </w:r>
      <w:r w:rsidR="00EF490B">
        <w:rPr>
          <w:noProof/>
        </w:rPr>
        <w:t>(probability of occurrence declined by 75%, as defined by 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w:t>
      </w:r>
      <w:r w:rsidR="00420D18">
        <w:t>,</w:t>
      </w:r>
      <w:r>
        <w:t xml:space="preserve"> declining from four in 201</w:t>
      </w:r>
      <w:r w:rsidR="003D5E2C">
        <w:t>6</w:t>
      </w:r>
      <w:r>
        <w:t xml:space="preserve"> to zero in 2021. </w:t>
      </w:r>
      <w:r w:rsidR="00F573AF" w:rsidRPr="00290F3A">
        <w:rPr>
          <w:i/>
        </w:rPr>
        <w:t>Py</w:t>
      </w:r>
      <w:r w:rsidR="00420D18">
        <w:rPr>
          <w:i/>
        </w:rPr>
        <w:t>c</w:t>
      </w:r>
      <w:r w:rsidR="00F573AF" w:rsidRPr="00290F3A">
        <w:rPr>
          <w:i/>
        </w:rPr>
        <w:t>nopodia</w:t>
      </w:r>
      <w:r w:rsidR="00F573AF">
        <w:t xml:space="preserve"> had been common at these sites in the late 1980s</w:t>
      </w:r>
      <w:r w:rsidR="00420D18">
        <w:t>,</w:t>
      </w:r>
      <w:r w:rsidR="00F573AF">
        <w:t xml:space="preserve">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w:t>
      </w:r>
      <w:r w:rsidR="00EF490B">
        <w:t xml:space="preserve"> </w:t>
      </w:r>
    </w:p>
    <w:p w14:paraId="76B9865A" w14:textId="510E1D15"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w:t>
      </w:r>
      <w:r>
        <w:lastRenderedPageBreak/>
        <w:t xml:space="preserve">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7C2253">
        <w:t xml:space="preserve"> suggesting that this 2016 recruitment pulse drove an increase in the abundance of black rockfish</w:t>
      </w:r>
      <w:r w:rsidR="00484E6B">
        <w:t xml:space="preserve">. Von </w:t>
      </w:r>
      <w:r w:rsidR="001822E9">
        <w:t>Bertalanffy</w:t>
      </w:r>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t>
      </w:r>
      <w:r w:rsidR="009A56BC">
        <w:t xml:space="preserve">from the 2016 cohort </w:t>
      </w:r>
      <w:r w:rsidR="00484E6B">
        <w:t>would be 24 cm and 18.4 cm, respectively (</w:t>
      </w:r>
      <w:r w:rsidR="007C2253">
        <w:t>l</w:t>
      </w:r>
      <w:r w:rsidR="00484E6B">
        <w:t>arger than our 10</w:t>
      </w:r>
      <w:r w:rsidR="009E60E7">
        <w:t>-</w:t>
      </w:r>
      <w:r w:rsidR="00484E6B">
        <w:t>cm cut off)</w:t>
      </w:r>
      <w:r w:rsidR="007C2253">
        <w:t xml:space="preserve">. Thus, our </w:t>
      </w:r>
      <w:r>
        <w:t xml:space="preserve">SCUBA surveys may act as a leading indicator of changes in population size for this recreationally and commercially important species, although a longer time series is certainly necessary to be more confident in this conclusion. </w:t>
      </w:r>
    </w:p>
    <w:p w14:paraId="466410AC" w14:textId="41845CD6"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w:t>
      </w:r>
      <w:r w:rsidR="00434FC7">
        <w:t>areas of the Northeast Pacific</w:t>
      </w:r>
      <w:r>
        <w:t xml:space="preserve">,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w:t>
      </w:r>
      <w:r w:rsidR="009E60E7">
        <w:t>juveniles</w:t>
      </w:r>
      <w:r>
        <w:t xml:space="preserv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40D4F285" w:rsidR="00471A3D" w:rsidRDefault="00EF0B3C">
      <w:r>
        <w:lastRenderedPageBreak/>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w:t>
      </w:r>
      <w:r w:rsidR="00006FD1">
        <w:t xml:space="preserve">the </w:t>
      </w:r>
      <w:r>
        <w:t>transition to</w:t>
      </w:r>
      <w:r w:rsidR="00561309">
        <w:t xml:space="preserve"> </w:t>
      </w:r>
      <w:r>
        <w:t>urchin barrens</w:t>
      </w:r>
      <w:r w:rsidR="00A146DE">
        <w:t xml:space="preserve"> </w:t>
      </w:r>
      <w:r w:rsidR="00006FD1">
        <w:t xml:space="preserve">observed </w:t>
      </w:r>
      <w:r>
        <w:t xml:space="preserve">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w:t>
      </w:r>
      <w:r>
        <w:lastRenderedPageBreak/>
        <w:t>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18" w:name="_2ckoofy96g8s" w:colFirst="0" w:colLast="0"/>
      <w:bookmarkEnd w:id="18"/>
      <w:r>
        <w:t>Acknowledgements</w:t>
      </w:r>
    </w:p>
    <w:p w14:paraId="30BDF20D" w14:textId="2CA8FB95" w:rsidR="00471A3D" w:rsidRDefault="00CC17BA" w:rsidP="00985276">
      <w:r>
        <w:t xml:space="preserve">We thank </w:t>
      </w:r>
      <w:r>
        <w:rPr>
          <w:highlight w:val="yellow"/>
        </w:rPr>
        <w:t>XX</w:t>
      </w:r>
      <w:r>
        <w:t xml:space="preserve"> anonymous reviewers, and Z. Randell for critical review</w:t>
      </w:r>
      <w:r w:rsidRPr="002A1224">
        <w:t xml:space="preserve">. We thank the Makah </w:t>
      </w:r>
      <w:r>
        <w:t xml:space="preserve">Tribe </w:t>
      </w:r>
      <w:r w:rsidRPr="002A1224">
        <w:t>and Quileute</w:t>
      </w:r>
      <w:r>
        <w:t xml:space="preserve"> Tribe</w:t>
      </w:r>
      <w:r w:rsidRPr="002A1224">
        <w:t xml:space="preserve"> for site access</w:t>
      </w:r>
      <w:r>
        <w:t>;</w:t>
      </w:r>
      <w:r w:rsidRPr="002A1224">
        <w:t xml:space="preserve"> L. Antr</w:t>
      </w:r>
      <w:r>
        <w:t>i</w:t>
      </w:r>
      <w:r w:rsidRPr="002A1224">
        <w:t>m for getting things started and t</w:t>
      </w:r>
      <w:r>
        <w:t>he A. Hallingstad, A. Friel, G. Galasso, and other Olympic Coast National Marine Sanctuary staff for logistical support. Thanks to A. Kagley and H. Jackson for topside support, and to G. Longo, J. Mangiafico, and P. Hillman for help diving. We also thank the NOAA Dive Center especially M. Kent, as well as USCG Station Neah Bay for logistical support. Special thanks to R.C. Wilson and B.J. Wagner</w:t>
      </w:r>
      <w:r w:rsidR="001B51C0">
        <w:t xml:space="preserve"> and to the Kraken</w:t>
      </w:r>
      <w:r>
        <w:t xml:space="preserve">. </w:t>
      </w:r>
      <w:r w:rsidR="00EF0B3C">
        <w:t xml:space="preserve"> </w:t>
      </w:r>
      <w:bookmarkStart w:id="19" w:name="_tfgwewy7a3j9" w:colFirst="0" w:colLast="0"/>
      <w:bookmarkEnd w:id="19"/>
      <w:r w:rsidR="00EF0B3C">
        <w:br w:type="page"/>
      </w:r>
    </w:p>
    <w:p w14:paraId="01FBA58F" w14:textId="77777777" w:rsidR="00471A3D" w:rsidRDefault="00EF0B3C">
      <w:pPr>
        <w:pStyle w:val="Heading1"/>
      </w:pPr>
      <w:bookmarkStart w:id="20" w:name="_jyj55lpsprbv" w:colFirst="0" w:colLast="0"/>
      <w:bookmarkEnd w:id="20"/>
      <w:r>
        <w:lastRenderedPageBreak/>
        <w:t>Literature Cited</w:t>
      </w:r>
    </w:p>
    <w:bookmarkStart w:id="21" w:name="_vq7lwaa8xm4l" w:colFirst="0" w:colLast="0"/>
    <w:bookmarkEnd w:id="21"/>
    <w:p w14:paraId="6FC119CB" w14:textId="77777777" w:rsidR="00C6038F" w:rsidRPr="00C6038F" w:rsidRDefault="00985276" w:rsidP="00C6038F">
      <w:pPr>
        <w:pStyle w:val="EndNoteBibliography"/>
        <w:ind w:left="720" w:hanging="720"/>
      </w:pPr>
      <w:r>
        <w:fldChar w:fldCharType="begin"/>
      </w:r>
      <w:r>
        <w:instrText xml:space="preserve"> ADDIN EN.REFLIST </w:instrText>
      </w:r>
      <w:r>
        <w:fldChar w:fldCharType="separate"/>
      </w:r>
      <w:r w:rsidR="00C6038F" w:rsidRPr="00C6038F">
        <w:t xml:space="preserve">Ammann, A. J. 2004. SMURFs: standard monitoring unts for the recruitment of temperate reef fishes. Journal of Experimental Marine Biology and Ecology </w:t>
      </w:r>
      <w:r w:rsidR="00C6038F" w:rsidRPr="00C6038F">
        <w:rPr>
          <w:b/>
        </w:rPr>
        <w:t>299</w:t>
      </w:r>
      <w:r w:rsidR="00C6038F" w:rsidRPr="00C6038F">
        <w:t>:135-154.</w:t>
      </w:r>
    </w:p>
    <w:p w14:paraId="24AC84A0" w14:textId="77777777" w:rsidR="00C6038F" w:rsidRPr="00C6038F" w:rsidRDefault="00C6038F" w:rsidP="00C6038F">
      <w:pPr>
        <w:pStyle w:val="EndNoteBibliography"/>
        <w:ind w:left="720" w:hanging="720"/>
      </w:pPr>
      <w:r w:rsidRPr="00C6038F">
        <w:t xml:space="preserve">Anderson, M. J. 2001. A new method for non-parametric multivariate analysis of variance. Austral Ecology </w:t>
      </w:r>
      <w:r w:rsidRPr="00C6038F">
        <w:rPr>
          <w:b/>
        </w:rPr>
        <w:t>26</w:t>
      </w:r>
      <w:r w:rsidRPr="00C6038F">
        <w:t>:32-46.</w:t>
      </w:r>
    </w:p>
    <w:p w14:paraId="1198B9C1" w14:textId="77777777" w:rsidR="00C6038F" w:rsidRPr="00C6038F" w:rsidRDefault="00C6038F" w:rsidP="00C6038F">
      <w:pPr>
        <w:pStyle w:val="EndNoteBibliography"/>
        <w:ind w:left="720" w:hanging="720"/>
      </w:pPr>
      <w:r w:rsidRPr="00C6038F">
        <w:t xml:space="preserve">Anderson, M. J., and T. J. Willis. 2003. Canonical analysis of principal coordinates: A useful method of constrained ordination for ecology. Ecology </w:t>
      </w:r>
      <w:r w:rsidRPr="00C6038F">
        <w:rPr>
          <w:b/>
        </w:rPr>
        <w:t>84</w:t>
      </w:r>
      <w:r w:rsidRPr="00C6038F">
        <w:t>:511-525.</w:t>
      </w:r>
    </w:p>
    <w:p w14:paraId="068F0C08" w14:textId="77777777" w:rsidR="00C6038F" w:rsidRPr="00C6038F" w:rsidRDefault="00C6038F" w:rsidP="00C6038F">
      <w:pPr>
        <w:pStyle w:val="EndNoteBibliography"/>
        <w:ind w:left="720" w:hanging="720"/>
      </w:pPr>
      <w:r w:rsidRPr="00C6038F">
        <w:t xml:space="preserve">Andrews, K. S., and T. W. Anderson. 2004. Habitat-dependent recruitment of two temperate reef fishes at multiple spatial scales. Marine Ecology-Progress Series </w:t>
      </w:r>
      <w:r w:rsidRPr="00C6038F">
        <w:rPr>
          <w:b/>
        </w:rPr>
        <w:t>277</w:t>
      </w:r>
      <w:r w:rsidRPr="00C6038F">
        <w:t>:231-244.</w:t>
      </w:r>
    </w:p>
    <w:p w14:paraId="07BD68BE" w14:textId="77777777" w:rsidR="00C6038F" w:rsidRPr="00C6038F" w:rsidRDefault="00C6038F" w:rsidP="00C6038F">
      <w:pPr>
        <w:pStyle w:val="EndNoteBibliography"/>
        <w:ind w:left="720" w:hanging="720"/>
      </w:pPr>
      <w:r w:rsidRPr="00C6038F">
        <w:t xml:space="preserve">Arafeh-Dalmau, N., G. Montano-Moctezuma, J. A. Martinez, R. Beas-Luna, D. S. Schoeman, and G. Torres-Moye. 2019. Extreme Marine Heatwaves Alter Kelp Forest Community Near Its Equatorward Distribution Limit. Frontiers in Marine Science </w:t>
      </w:r>
      <w:r w:rsidRPr="00C6038F">
        <w:rPr>
          <w:b/>
        </w:rPr>
        <w:t>6</w:t>
      </w:r>
      <w:r w:rsidRPr="00C6038F">
        <w:t>.</w:t>
      </w:r>
    </w:p>
    <w:p w14:paraId="76C49EF0" w14:textId="77777777" w:rsidR="00C6038F" w:rsidRPr="00C6038F" w:rsidRDefault="00C6038F" w:rsidP="00C6038F">
      <w:pPr>
        <w:pStyle w:val="EndNoteBibliography"/>
        <w:ind w:left="720" w:hanging="720"/>
      </w:pPr>
      <w:r w:rsidRPr="00C6038F">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C6038F">
        <w:rPr>
          <w:b/>
        </w:rPr>
        <w:t>26</w:t>
      </w:r>
      <w:r w:rsidRPr="00C6038F">
        <w:t>:6457-6473.</w:t>
      </w:r>
    </w:p>
    <w:p w14:paraId="00E1CF3C" w14:textId="77777777" w:rsidR="00C6038F" w:rsidRPr="00C6038F" w:rsidRDefault="00C6038F" w:rsidP="00C6038F">
      <w:pPr>
        <w:pStyle w:val="EndNoteBibliography"/>
        <w:ind w:left="720" w:hanging="720"/>
      </w:pPr>
      <w:r w:rsidRPr="00C6038F">
        <w:t xml:space="preserve">Bond, N. A., M. F. Cronin, H. Freeland, and N. Mantua. 2015. Causes and impacts of the 2014 warm anomaly in the NE Pacific. Geophysical Research Letters </w:t>
      </w:r>
      <w:r w:rsidRPr="00C6038F">
        <w:rPr>
          <w:b/>
        </w:rPr>
        <w:t>42</w:t>
      </w:r>
      <w:r w:rsidRPr="00C6038F">
        <w:t>:3414-3420.</w:t>
      </w:r>
    </w:p>
    <w:p w14:paraId="016A620F" w14:textId="77777777" w:rsidR="00C6038F" w:rsidRPr="00C6038F" w:rsidRDefault="00C6038F" w:rsidP="00C6038F">
      <w:pPr>
        <w:pStyle w:val="EndNoteBibliography"/>
        <w:ind w:left="720" w:hanging="720"/>
      </w:pPr>
      <w:r w:rsidRPr="00C6038F">
        <w:t>Burnham, K. P., and D. R. Anderson. 1998. Model selection and inference: a practical information-theoretic approach. Springer-Verlag, New York, NY.</w:t>
      </w:r>
    </w:p>
    <w:p w14:paraId="4DA00C7F" w14:textId="77777777" w:rsidR="00C6038F" w:rsidRPr="00C6038F" w:rsidRDefault="00C6038F" w:rsidP="00C6038F">
      <w:pPr>
        <w:pStyle w:val="EndNoteBibliography"/>
        <w:ind w:left="720" w:hanging="720"/>
      </w:pPr>
      <w:r w:rsidRPr="00C6038F">
        <w:t xml:space="preserve">Burt, J. M., M. T. Tinker, D. K. Okamoto, K. W. Demes, K. Holmes, and A. K. Salomon. 2018. Sudden collapse of a mesopredator reveals its complementary role in mediating rocky reef regime shifts. Proceedings of the Royal Society B-Biological Sciences </w:t>
      </w:r>
      <w:r w:rsidRPr="00C6038F">
        <w:rPr>
          <w:b/>
        </w:rPr>
        <w:t>285</w:t>
      </w:r>
      <w:r w:rsidRPr="00C6038F">
        <w:t>.</w:t>
      </w:r>
    </w:p>
    <w:p w14:paraId="4108AD9D" w14:textId="77777777" w:rsidR="00C6038F" w:rsidRPr="00C6038F" w:rsidRDefault="00C6038F" w:rsidP="00C6038F">
      <w:pPr>
        <w:pStyle w:val="EndNoteBibliography"/>
        <w:ind w:left="720" w:hanging="720"/>
      </w:pPr>
      <w:r w:rsidRPr="00C6038F">
        <w:t xml:space="preserve">Carpenter, S. R., C. Folke, M. Scheffer, and W. F.R. 2009. Resilience: accounting for the noncomputable. . Ecology and Society </w:t>
      </w:r>
      <w:r w:rsidRPr="00C6038F">
        <w:rPr>
          <w:b/>
        </w:rPr>
        <w:t>14</w:t>
      </w:r>
      <w:r w:rsidRPr="00C6038F">
        <w:t>:13.</w:t>
      </w:r>
    </w:p>
    <w:p w14:paraId="1A5BBADF" w14:textId="77777777" w:rsidR="00C6038F" w:rsidRPr="00C6038F" w:rsidRDefault="00C6038F" w:rsidP="00C6038F">
      <w:pPr>
        <w:pStyle w:val="EndNoteBibliography"/>
        <w:ind w:left="720" w:hanging="720"/>
      </w:pPr>
      <w:r w:rsidRPr="00C6038F">
        <w:t xml:space="preserve">Carr, M. H. 1991. Habitat selection and recruitment of an assemblage of temperate zone reef fishes. Journal of Experimental Marine Biology and Ecology </w:t>
      </w:r>
      <w:r w:rsidRPr="00C6038F">
        <w:rPr>
          <w:b/>
        </w:rPr>
        <w:t>146</w:t>
      </w:r>
      <w:r w:rsidRPr="00C6038F">
        <w:t>:113-137.</w:t>
      </w:r>
    </w:p>
    <w:p w14:paraId="44E7AC9B" w14:textId="77777777" w:rsidR="00C6038F" w:rsidRPr="00C6038F" w:rsidRDefault="00C6038F" w:rsidP="00C6038F">
      <w:pPr>
        <w:pStyle w:val="EndNoteBibliography"/>
        <w:ind w:left="720" w:hanging="720"/>
      </w:pPr>
      <w:r w:rsidRPr="00C6038F">
        <w:t xml:space="preserve">Castorani, M. C. N., D. C. Reed, F. Alberto, T. W. Bell, R. D. Simons, K. C. Cavanaugh, D. A. Siegel, and P. T. Raimondi. 2015. Connectivity structures local population dynamics: a long-term empirical test in a large metapopulation system. Ecology </w:t>
      </w:r>
      <w:r w:rsidRPr="00C6038F">
        <w:rPr>
          <w:b/>
        </w:rPr>
        <w:t>96</w:t>
      </w:r>
      <w:r w:rsidRPr="00C6038F">
        <w:t>:3141-3152.</w:t>
      </w:r>
    </w:p>
    <w:p w14:paraId="2AF17290" w14:textId="77777777" w:rsidR="00C6038F" w:rsidRPr="00C6038F" w:rsidRDefault="00C6038F" w:rsidP="00C6038F">
      <w:pPr>
        <w:pStyle w:val="EndNoteBibliography"/>
        <w:ind w:left="720" w:hanging="720"/>
      </w:pPr>
      <w:r w:rsidRPr="00C6038F">
        <w:t xml:space="preserve">Cavanaugh, K. C., D. C. Reed, T. W. Bell, M. N. Castorani, and R. Beas-Luna. 2019. Spatial Variability in the Resistance and Resilience of Giant Kelp in Southern and Baja California to a Multiyear Heatwave. Frontiers in Marine Science </w:t>
      </w:r>
      <w:r w:rsidRPr="00C6038F">
        <w:rPr>
          <w:b/>
        </w:rPr>
        <w:t>6</w:t>
      </w:r>
      <w:r w:rsidRPr="00C6038F">
        <w:t>.</w:t>
      </w:r>
    </w:p>
    <w:p w14:paraId="15B9EEFA" w14:textId="77777777" w:rsidR="00C6038F" w:rsidRPr="00C6038F" w:rsidRDefault="00C6038F" w:rsidP="00C6038F">
      <w:pPr>
        <w:pStyle w:val="EndNoteBibliography"/>
        <w:ind w:left="720" w:hanging="720"/>
      </w:pPr>
      <w:r w:rsidRPr="00C6038F">
        <w:t xml:space="preserve">Cavanaugh, K. C., D. A. Siegel, D. C. Reed, and P. E. Dennison. 2011. Environmental controls of giant-kelp biomass in the Santa Barbara Channel, California. Marine Ecology Progress Series </w:t>
      </w:r>
      <w:r w:rsidRPr="00C6038F">
        <w:rPr>
          <w:b/>
        </w:rPr>
        <w:t>429</w:t>
      </w:r>
      <w:r w:rsidRPr="00C6038F">
        <w:t>:1-17.</w:t>
      </w:r>
    </w:p>
    <w:p w14:paraId="6F6D7EC2" w14:textId="77777777" w:rsidR="00C6038F" w:rsidRPr="00C6038F" w:rsidRDefault="00C6038F" w:rsidP="00C6038F">
      <w:pPr>
        <w:pStyle w:val="EndNoteBibliography"/>
        <w:ind w:left="720" w:hanging="720"/>
      </w:pPr>
      <w:r w:rsidRPr="00C6038F">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C6038F">
        <w:rPr>
          <w:b/>
        </w:rPr>
        <w:t>29</w:t>
      </w:r>
      <w:r w:rsidRPr="00C6038F">
        <w:t>:273-285.</w:t>
      </w:r>
    </w:p>
    <w:p w14:paraId="0DEB3372" w14:textId="77777777" w:rsidR="00C6038F" w:rsidRPr="00C6038F" w:rsidRDefault="00C6038F" w:rsidP="00C6038F">
      <w:pPr>
        <w:pStyle w:val="EndNoteBibliography"/>
        <w:ind w:left="720" w:hanging="720"/>
      </w:pPr>
      <w:r w:rsidRPr="00C6038F">
        <w:t xml:space="preserve">Cheung, W. W. L., and T. L. Frölicher. 2020. Marine heatwaves exacerbate climate change impacts for fisheries in the northeast Pacific. Scientific Reports </w:t>
      </w:r>
      <w:r w:rsidRPr="00C6038F">
        <w:rPr>
          <w:b/>
        </w:rPr>
        <w:t>10</w:t>
      </w:r>
      <w:r w:rsidRPr="00C6038F">
        <w:t>:6678.</w:t>
      </w:r>
    </w:p>
    <w:p w14:paraId="3C856A43" w14:textId="77777777" w:rsidR="00C6038F" w:rsidRPr="00C6038F" w:rsidRDefault="00C6038F" w:rsidP="00C6038F">
      <w:pPr>
        <w:pStyle w:val="EndNoteBibliography"/>
        <w:ind w:left="720" w:hanging="720"/>
      </w:pPr>
      <w:r w:rsidRPr="00C6038F">
        <w:lastRenderedPageBreak/>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C6038F">
        <w:rPr>
          <w:b/>
        </w:rPr>
        <w:t>73</w:t>
      </w:r>
      <w:r w:rsidRPr="00C6038F">
        <w:t>:1283-1296.</w:t>
      </w:r>
    </w:p>
    <w:p w14:paraId="7283C147" w14:textId="77777777" w:rsidR="00C6038F" w:rsidRPr="00C6038F" w:rsidRDefault="00C6038F" w:rsidP="00C6038F">
      <w:pPr>
        <w:pStyle w:val="EndNoteBibliography"/>
        <w:ind w:left="720" w:hanging="720"/>
      </w:pPr>
      <w:r w:rsidRPr="00C6038F">
        <w:t xml:space="preserve">Connell, S. D. 2005. Assembly and maintenance of subtidal habitat heterogeneity: synergistic effects of light penetration and sedimentation. Marine Ecology Progress Series </w:t>
      </w:r>
      <w:r w:rsidRPr="00C6038F">
        <w:rPr>
          <w:b/>
        </w:rPr>
        <w:t>289</w:t>
      </w:r>
      <w:r w:rsidRPr="00C6038F">
        <w:t>:53-61.</w:t>
      </w:r>
    </w:p>
    <w:p w14:paraId="0D054CFC" w14:textId="77777777" w:rsidR="00C6038F" w:rsidRPr="00C6038F" w:rsidRDefault="00C6038F" w:rsidP="00C6038F">
      <w:pPr>
        <w:pStyle w:val="EndNoteBibliography"/>
        <w:ind w:left="720" w:hanging="720"/>
      </w:pPr>
      <w:r w:rsidRPr="00C6038F">
        <w:t xml:space="preserve">Dayton, P. K., V. Currie, T. Gerrodette, B. D. Keller, R. Rosenthal, and D. V. Tresca. 1984. Patch dynamics and stability of some California kelp communities. Ecological Monographs </w:t>
      </w:r>
      <w:r w:rsidRPr="00C6038F">
        <w:rPr>
          <w:b/>
        </w:rPr>
        <w:t>54</w:t>
      </w:r>
      <w:r w:rsidRPr="00C6038F">
        <w:t>:253-289.</w:t>
      </w:r>
    </w:p>
    <w:p w14:paraId="23ABCEB4" w14:textId="77777777" w:rsidR="00C6038F" w:rsidRPr="00C6038F" w:rsidRDefault="00C6038F" w:rsidP="00C6038F">
      <w:pPr>
        <w:pStyle w:val="EndNoteBibliography"/>
        <w:ind w:left="720" w:hanging="720"/>
      </w:pPr>
      <w:r w:rsidRPr="00C6038F">
        <w:t xml:space="preserve">Duggins, D. O. 1983. Starfish Predation and the Creation of Mosaic Patterns in a Kelp-Dominated Community. Ecology </w:t>
      </w:r>
      <w:r w:rsidRPr="00C6038F">
        <w:rPr>
          <w:b/>
        </w:rPr>
        <w:t>64</w:t>
      </w:r>
      <w:r w:rsidRPr="00C6038F">
        <w:t>:1610-1619.</w:t>
      </w:r>
    </w:p>
    <w:p w14:paraId="6C4774B3" w14:textId="77777777" w:rsidR="00C6038F" w:rsidRPr="00C6038F" w:rsidRDefault="00C6038F" w:rsidP="00C6038F">
      <w:pPr>
        <w:pStyle w:val="EndNoteBibliography"/>
        <w:ind w:left="720" w:hanging="720"/>
      </w:pPr>
      <w:r w:rsidRPr="00C6038F">
        <w:t xml:space="preserve">Duggins, D. O., C. A. Simenstad, and J. A. Estes. 1989. Magnification of Secondary Production by Kelp Detritus in Coastal Marine Ecosystems. Science </w:t>
      </w:r>
      <w:r w:rsidRPr="00C6038F">
        <w:rPr>
          <w:b/>
        </w:rPr>
        <w:t>245</w:t>
      </w:r>
      <w:r w:rsidRPr="00C6038F">
        <w:t>:170-173.</w:t>
      </w:r>
    </w:p>
    <w:p w14:paraId="42050CCA" w14:textId="77777777" w:rsidR="00C6038F" w:rsidRPr="00C6038F" w:rsidRDefault="00C6038F" w:rsidP="00C6038F">
      <w:pPr>
        <w:pStyle w:val="EndNoteBibliography"/>
        <w:ind w:left="720" w:hanging="720"/>
      </w:pPr>
      <w:r w:rsidRPr="00C6038F">
        <w:t xml:space="preserve">Dunn, R. P., J. F. Samhouri, and M. L. Baskett. 2021. Transient dynamics during kelp forest recovery from fishing across multiple trophic levels. Ecological Applications </w:t>
      </w:r>
      <w:r w:rsidRPr="00C6038F">
        <w:rPr>
          <w:b/>
        </w:rPr>
        <w:t>31</w:t>
      </w:r>
      <w:r w:rsidRPr="00C6038F">
        <w:t>.</w:t>
      </w:r>
    </w:p>
    <w:p w14:paraId="0AE27FE9" w14:textId="77777777" w:rsidR="00C6038F" w:rsidRPr="00C6038F" w:rsidRDefault="00C6038F" w:rsidP="00C6038F">
      <w:pPr>
        <w:pStyle w:val="EndNoteBibliography"/>
        <w:ind w:left="720" w:hanging="720"/>
      </w:pPr>
      <w:r w:rsidRPr="00C6038F">
        <w:t xml:space="preserve">Ebert, T. A. 2010. Demographic patterns of the purple sea urchin </w:t>
      </w:r>
      <w:r w:rsidRPr="00C6038F">
        <w:rPr>
          <w:i/>
        </w:rPr>
        <w:t>Strongylocentrotus purpuratus</w:t>
      </w:r>
      <w:r w:rsidRPr="00C6038F">
        <w:t xml:space="preserve"> along a latitudinal gradient, 1985–1987. Marine Ecology Progress Series </w:t>
      </w:r>
      <w:r w:rsidRPr="00C6038F">
        <w:rPr>
          <w:b/>
        </w:rPr>
        <w:t>406</w:t>
      </w:r>
      <w:r w:rsidRPr="00C6038F">
        <w:t>:105-120.</w:t>
      </w:r>
    </w:p>
    <w:p w14:paraId="1025C28D" w14:textId="77777777" w:rsidR="00C6038F" w:rsidRPr="00C6038F" w:rsidRDefault="00C6038F" w:rsidP="00C6038F">
      <w:pPr>
        <w:pStyle w:val="EndNoteBibliography"/>
        <w:ind w:left="720" w:hanging="720"/>
      </w:pPr>
      <w:r w:rsidRPr="00C6038F">
        <w:t xml:space="preserve">Estes, J. A., E. M. Danner, D. F. Doak, B. Konar, A. M. Springer, P. D. Steinberg, M. T. Tinker, and T. M. Williams. 2004. Complex trophic interactions in kelp forest ecosystems. Bulletin of Marine Science </w:t>
      </w:r>
      <w:r w:rsidRPr="00C6038F">
        <w:rPr>
          <w:b/>
        </w:rPr>
        <w:t>74</w:t>
      </w:r>
      <w:r w:rsidRPr="00C6038F">
        <w:t>:621-638.</w:t>
      </w:r>
    </w:p>
    <w:p w14:paraId="04276150" w14:textId="77777777" w:rsidR="00C6038F" w:rsidRPr="00C6038F" w:rsidRDefault="00C6038F" w:rsidP="00C6038F">
      <w:pPr>
        <w:pStyle w:val="EndNoteBibliography"/>
        <w:ind w:left="720" w:hanging="720"/>
      </w:pPr>
      <w:r w:rsidRPr="00C6038F">
        <w:t xml:space="preserve">Eurich, J. G., R. L. Selden, and R. R. Warner. 2014. California spiny lobster preference for urchins from kelp forests: implications for urchin barren persistence. Marine Ecology Progress Series </w:t>
      </w:r>
      <w:r w:rsidRPr="00C6038F">
        <w:rPr>
          <w:b/>
        </w:rPr>
        <w:t>498</w:t>
      </w:r>
      <w:r w:rsidRPr="00C6038F">
        <w:t>:217-225.</w:t>
      </w:r>
    </w:p>
    <w:p w14:paraId="45D241A3" w14:textId="77777777" w:rsidR="00C6038F" w:rsidRPr="00C6038F" w:rsidRDefault="00C6038F" w:rsidP="00C6038F">
      <w:pPr>
        <w:pStyle w:val="EndNoteBibliography"/>
        <w:ind w:left="720" w:hanging="720"/>
      </w:pPr>
      <w:r w:rsidRPr="00C6038F">
        <w:t xml:space="preserve">Feehan, C. J., and R. E. Scheibling. 2014. Effects of sea urchin disease on coastal marine ecosystems. Marine Biology </w:t>
      </w:r>
      <w:r w:rsidRPr="00C6038F">
        <w:rPr>
          <w:b/>
        </w:rPr>
        <w:t>161</w:t>
      </w:r>
      <w:r w:rsidRPr="00C6038F">
        <w:t>:1467-1485.</w:t>
      </w:r>
    </w:p>
    <w:p w14:paraId="7C39A3DB" w14:textId="77777777" w:rsidR="00C6038F" w:rsidRPr="00C6038F" w:rsidRDefault="00C6038F" w:rsidP="00C6038F">
      <w:pPr>
        <w:pStyle w:val="EndNoteBibliography"/>
        <w:ind w:left="720" w:hanging="720"/>
      </w:pPr>
      <w:r w:rsidRPr="00C6038F">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C6038F">
        <w:rPr>
          <w:b/>
        </w:rPr>
        <w:t>16</w:t>
      </w:r>
      <w:r w:rsidRPr="00C6038F">
        <w:t>.</w:t>
      </w:r>
    </w:p>
    <w:p w14:paraId="650611B7" w14:textId="77777777" w:rsidR="00C6038F" w:rsidRPr="00C6038F" w:rsidRDefault="00C6038F" w:rsidP="00C6038F">
      <w:pPr>
        <w:pStyle w:val="EndNoteBibliography"/>
        <w:ind w:left="720" w:hanging="720"/>
      </w:pPr>
      <w:r w:rsidRPr="00C6038F">
        <w:t xml:space="preserve">Gabara, S. S., B. H. Konar, and M. S. Edwards. 2021. Biodiversity loss leads to reductions in community-wide trophic complexity. Ecosphere </w:t>
      </w:r>
      <w:r w:rsidRPr="00C6038F">
        <w:rPr>
          <w:b/>
        </w:rPr>
        <w:t>12</w:t>
      </w:r>
      <w:r w:rsidRPr="00C6038F">
        <w:t>:e03361.</w:t>
      </w:r>
    </w:p>
    <w:p w14:paraId="6E85E16C" w14:textId="77777777" w:rsidR="00C6038F" w:rsidRPr="00C6038F" w:rsidRDefault="00C6038F" w:rsidP="00C6038F">
      <w:pPr>
        <w:pStyle w:val="EndNoteBibliography"/>
        <w:ind w:left="720" w:hanging="720"/>
      </w:pPr>
      <w:r w:rsidRPr="00C6038F">
        <w:t>Gallagher, J. B., V. Shelamoff, and C. Layton. 2022. Seaweed ecosystems may not mitigate CO2 emissions. ICES Journal of Marine Science.</w:t>
      </w:r>
    </w:p>
    <w:p w14:paraId="61E40D77" w14:textId="77777777" w:rsidR="00C6038F" w:rsidRPr="00C6038F" w:rsidRDefault="00C6038F" w:rsidP="00C6038F">
      <w:pPr>
        <w:pStyle w:val="EndNoteBibliography"/>
        <w:ind w:left="720" w:hanging="720"/>
      </w:pPr>
      <w:r w:rsidRPr="00C6038F">
        <w:t xml:space="preserve">Gregr, E. J., V. Christensen, L. Nichol, R. G. Martone, R. W. Markel, J. C. Watson, C. D. G. Harley, E. A. Pakhomov, J. B. Shurin, and K. M. A. Chan. 2020. Cascading social-ecological costs and benefits triggered by a recovering keystone predator. Science </w:t>
      </w:r>
      <w:r w:rsidRPr="00C6038F">
        <w:rPr>
          <w:b/>
        </w:rPr>
        <w:t>368</w:t>
      </w:r>
      <w:r w:rsidRPr="00C6038F">
        <w:t>:1243-+.</w:t>
      </w:r>
    </w:p>
    <w:p w14:paraId="3C382FE3" w14:textId="77777777" w:rsidR="00C6038F" w:rsidRPr="00C6038F" w:rsidRDefault="00C6038F" w:rsidP="00C6038F">
      <w:pPr>
        <w:pStyle w:val="EndNoteBibliography"/>
        <w:ind w:left="720" w:hanging="720"/>
      </w:pPr>
      <w:r w:rsidRPr="00C6038F">
        <w:t xml:space="preserve">Hamilton, S. L., T. W. Bell, J. R. Watson, K. A. Grorud-Colvert, and B. A. Menge. 2020. Remote sensing: generation of long-term kelp bed data sets for evaluation of impacts of climatic variation. Ecology </w:t>
      </w:r>
      <w:r w:rsidRPr="00C6038F">
        <w:rPr>
          <w:b/>
        </w:rPr>
        <w:t>101</w:t>
      </w:r>
      <w:r w:rsidRPr="00C6038F">
        <w:t>.</w:t>
      </w:r>
    </w:p>
    <w:p w14:paraId="0A9C4C56" w14:textId="77777777" w:rsidR="00C6038F" w:rsidRPr="00C6038F" w:rsidRDefault="00C6038F" w:rsidP="00C6038F">
      <w:pPr>
        <w:pStyle w:val="EndNoteBibliography"/>
        <w:ind w:left="720" w:hanging="720"/>
      </w:pPr>
      <w:r w:rsidRPr="00C6038F">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C6038F">
        <w:rPr>
          <w:b/>
        </w:rPr>
        <w:t>288</w:t>
      </w:r>
      <w:r w:rsidRPr="00C6038F">
        <w:t>:20211195.</w:t>
      </w:r>
    </w:p>
    <w:p w14:paraId="1A4F6EAC" w14:textId="77777777" w:rsidR="00C6038F" w:rsidRPr="00C6038F" w:rsidRDefault="00C6038F" w:rsidP="00C6038F">
      <w:pPr>
        <w:pStyle w:val="EndNoteBibliography"/>
        <w:ind w:left="720" w:hanging="720"/>
      </w:pPr>
      <w:r w:rsidRPr="00C6038F">
        <w:lastRenderedPageBreak/>
        <w:t>Harvey, C. J., T. Garfield, G. Williams, and N. Tolimieri, editors. 2022. 2021-2022 California Current ecosystem status report: A report of the NOAA California Current Integrated Ecosystem Assessment Team (CCIEA) to the Pacific Fishery Management Council, March 13, 2022.</w:t>
      </w:r>
    </w:p>
    <w:p w14:paraId="1ED6C076" w14:textId="77777777" w:rsidR="00C6038F" w:rsidRPr="00C6038F" w:rsidRDefault="00C6038F" w:rsidP="00C6038F">
      <w:pPr>
        <w:pStyle w:val="EndNoteBibliography"/>
        <w:ind w:left="720" w:hanging="720"/>
      </w:pPr>
      <w:r w:rsidRPr="00C6038F">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6038F">
        <w:rPr>
          <w:b/>
        </w:rPr>
        <w:t>5</w:t>
      </w:r>
      <w:r w:rsidRPr="00C6038F">
        <w:t>.</w:t>
      </w:r>
    </w:p>
    <w:p w14:paraId="38BC398F" w14:textId="77777777" w:rsidR="00C6038F" w:rsidRPr="00C6038F" w:rsidRDefault="00C6038F" w:rsidP="00C6038F">
      <w:pPr>
        <w:pStyle w:val="EndNoteBibliography"/>
        <w:ind w:left="720" w:hanging="720"/>
      </w:pPr>
      <w:r w:rsidRPr="00C6038F">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6038F">
        <w:rPr>
          <w:b/>
        </w:rPr>
        <w:t>111</w:t>
      </w:r>
      <w:r w:rsidRPr="00C6038F">
        <w:t>:17278-17283.</w:t>
      </w:r>
    </w:p>
    <w:p w14:paraId="26DE76AE" w14:textId="77777777" w:rsidR="00C6038F" w:rsidRPr="00C6038F" w:rsidRDefault="00C6038F" w:rsidP="00C6038F">
      <w:pPr>
        <w:pStyle w:val="EndNoteBibliography"/>
        <w:ind w:left="720" w:hanging="720"/>
      </w:pPr>
      <w:r w:rsidRPr="00C6038F">
        <w:t xml:space="preserve">Hobday, A. J., L. V. Alexander, S. E. Perkins, D. A. Smale, S. C. Straub, E. C. J. Oliver, J. A. Benthuysen, M. T. Burrows, M. G. Donat, M. Peng, N. J. Holbrook, P. J. Moore, H. A. Scannell, A. Sen Gupta, and T. Wernberg. 2016. A hierarchical approach to defining marine heatwaves. Progress in Oceanography </w:t>
      </w:r>
      <w:r w:rsidRPr="00C6038F">
        <w:rPr>
          <w:b/>
        </w:rPr>
        <w:t>141</w:t>
      </w:r>
      <w:r w:rsidRPr="00C6038F">
        <w:t>:227-238.</w:t>
      </w:r>
    </w:p>
    <w:p w14:paraId="2387D444" w14:textId="77777777" w:rsidR="00C6038F" w:rsidRPr="00C6038F" w:rsidRDefault="00C6038F" w:rsidP="00C6038F">
      <w:pPr>
        <w:pStyle w:val="EndNoteBibliography"/>
        <w:ind w:left="720" w:hanging="720"/>
      </w:pPr>
      <w:r w:rsidRPr="00C6038F">
        <w:t xml:space="preserve">Holbrook, S. J., M. H. Carr, R. J. Schmitt, and J. A. Coyer. 1990. Effect of Giant Kelp on Local Abundance of Reef Fishes: The Importance of Ontogenetic Resource Requirements. Bulletin of Marine Science </w:t>
      </w:r>
      <w:r w:rsidRPr="00C6038F">
        <w:rPr>
          <w:b/>
        </w:rPr>
        <w:t>47</w:t>
      </w:r>
      <w:r w:rsidRPr="00C6038F">
        <w:t>:104-114.</w:t>
      </w:r>
    </w:p>
    <w:p w14:paraId="3670A451" w14:textId="77777777" w:rsidR="00C6038F" w:rsidRPr="00C6038F" w:rsidRDefault="00C6038F" w:rsidP="00C6038F">
      <w:pPr>
        <w:pStyle w:val="EndNoteBibliography"/>
        <w:ind w:left="720" w:hanging="720"/>
      </w:pPr>
      <w:r w:rsidRPr="00C6038F">
        <w:t xml:space="preserve">Huang, B., C. Liu, V. Banzon, E. Freeman, G. Graham, B. Hankins, T. Smith, and H.-M. Zhang. 2021. Improvements of the Daily Optimum Interpolation Sea Surface Temperature (DOISST) Version 2.1. Journal of Climate </w:t>
      </w:r>
      <w:r w:rsidRPr="00C6038F">
        <w:rPr>
          <w:b/>
        </w:rPr>
        <w:t>34</w:t>
      </w:r>
      <w:r w:rsidRPr="00C6038F">
        <w:t>:2923-2939.</w:t>
      </w:r>
    </w:p>
    <w:p w14:paraId="3D1C1AEF" w14:textId="77777777" w:rsidR="00C6038F" w:rsidRPr="00C6038F" w:rsidRDefault="00C6038F" w:rsidP="00C6038F">
      <w:pPr>
        <w:pStyle w:val="EndNoteBibliography"/>
        <w:ind w:left="720" w:hanging="720"/>
      </w:pPr>
      <w:r w:rsidRPr="00C6038F">
        <w:t>IPCC. 2022. Climate change 2022: Impacts, adaptation and vulnerability. Summary for policy makers. Sixth assessment report., Intergovernmental panel on clmate change.</w:t>
      </w:r>
    </w:p>
    <w:p w14:paraId="6605B5CD" w14:textId="77777777" w:rsidR="00C6038F" w:rsidRPr="00C6038F" w:rsidRDefault="00C6038F" w:rsidP="00C6038F">
      <w:pPr>
        <w:pStyle w:val="EndNoteBibliography"/>
        <w:ind w:left="720" w:hanging="720"/>
      </w:pPr>
      <w:r w:rsidRPr="00C6038F">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6038F">
        <w:rPr>
          <w:b/>
        </w:rPr>
        <w:t>99</w:t>
      </w:r>
      <w:r w:rsidRPr="00C6038F">
        <w:t>:S27-S33.</w:t>
      </w:r>
    </w:p>
    <w:p w14:paraId="7AB3EBDD" w14:textId="77777777" w:rsidR="00C6038F" w:rsidRPr="00C6038F" w:rsidRDefault="00C6038F" w:rsidP="00C6038F">
      <w:pPr>
        <w:pStyle w:val="EndNoteBibliography"/>
        <w:ind w:left="720" w:hanging="720"/>
      </w:pPr>
      <w:r w:rsidRPr="00C6038F">
        <w:t xml:space="preserve">Johnson, D. W. 2006. Predation, habitat complexity, and variation in density-dependent mortality of temperate reef fishes. Ecology </w:t>
      </w:r>
      <w:r w:rsidRPr="00C6038F">
        <w:rPr>
          <w:b/>
        </w:rPr>
        <w:t>87</w:t>
      </w:r>
      <w:r w:rsidRPr="00C6038F">
        <w:t>:1179-1188.</w:t>
      </w:r>
    </w:p>
    <w:p w14:paraId="53987BD9" w14:textId="77777777" w:rsidR="00C6038F" w:rsidRPr="00C6038F" w:rsidRDefault="00C6038F" w:rsidP="00C6038F">
      <w:pPr>
        <w:pStyle w:val="EndNoteBibliography"/>
        <w:ind w:left="720" w:hanging="720"/>
      </w:pPr>
      <w:r w:rsidRPr="00C6038F">
        <w:t xml:space="preserve">Kriegisch, N., S. E. Reeves, E. B. Flukes, C. R. Johnson, and S. D. Ling. 2019. Drift-kelp suppresses foraging movement of overgrazing sea urchins. Oecologia </w:t>
      </w:r>
      <w:r w:rsidRPr="00C6038F">
        <w:rPr>
          <w:b/>
        </w:rPr>
        <w:t>190</w:t>
      </w:r>
      <w:r w:rsidRPr="00C6038F">
        <w:t>:665-677.</w:t>
      </w:r>
    </w:p>
    <w:p w14:paraId="782B58B6" w14:textId="77777777" w:rsidR="00C6038F" w:rsidRPr="00C6038F" w:rsidRDefault="00C6038F" w:rsidP="00C6038F">
      <w:pPr>
        <w:pStyle w:val="EndNoteBibliography"/>
        <w:ind w:left="720" w:hanging="720"/>
      </w:pPr>
      <w:r w:rsidRPr="00C6038F">
        <w:t xml:space="preserve">Kvitek, R. G., P. Iampietro, and C. E. Bowlby. 1998. Sea Otters and Benthic Prey Communities: A Direct Test of the Sea Otter as Keystone Predator in Washington State. Marine Mammal Science </w:t>
      </w:r>
      <w:r w:rsidRPr="00C6038F">
        <w:rPr>
          <w:b/>
        </w:rPr>
        <w:t>14</w:t>
      </w:r>
      <w:r w:rsidRPr="00C6038F">
        <w:t>:895-902.</w:t>
      </w:r>
    </w:p>
    <w:p w14:paraId="4BFABFE5" w14:textId="77777777" w:rsidR="00C6038F" w:rsidRPr="00C6038F" w:rsidRDefault="00C6038F" w:rsidP="00C6038F">
      <w:pPr>
        <w:pStyle w:val="EndNoteBibliography"/>
        <w:ind w:left="720" w:hanging="720"/>
      </w:pPr>
      <w:r w:rsidRPr="00C6038F">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46AE9576" w14:textId="77777777" w:rsidR="00C6038F" w:rsidRPr="00C6038F" w:rsidRDefault="00C6038F" w:rsidP="00C6038F">
      <w:pPr>
        <w:pStyle w:val="EndNoteBibliography"/>
        <w:ind w:left="720" w:hanging="720"/>
      </w:pPr>
      <w:r w:rsidRPr="00C6038F">
        <w:t xml:space="preserve">Kvitek, R. G., D. Shull, D. Canestro, E. C. Bowlby, and B. L. Troutman. 1989. Sea Otters and Benthic Prey Communities in Washington State. Marine Mammal Science </w:t>
      </w:r>
      <w:r w:rsidRPr="00C6038F">
        <w:rPr>
          <w:b/>
        </w:rPr>
        <w:t>5</w:t>
      </w:r>
      <w:r w:rsidRPr="00C6038F">
        <w:t>:266-280.</w:t>
      </w:r>
    </w:p>
    <w:p w14:paraId="1B255806" w14:textId="77777777" w:rsidR="00C6038F" w:rsidRPr="00C6038F" w:rsidRDefault="00C6038F" w:rsidP="00C6038F">
      <w:pPr>
        <w:pStyle w:val="EndNoteBibliography"/>
        <w:ind w:left="720" w:hanging="720"/>
      </w:pPr>
      <w:r w:rsidRPr="00C6038F">
        <w:lastRenderedPageBreak/>
        <w:t xml:space="preserve">Lamy, T., C. Koenigs, S. J. Holbrook, R. J. Miller, A. C. Stier, and D. C. Reed. 2020. Foundation species promote community stability by increasing diversity in a giant kelp forest. Ecology </w:t>
      </w:r>
      <w:r w:rsidRPr="00C6038F">
        <w:rPr>
          <w:b/>
        </w:rPr>
        <w:t>101</w:t>
      </w:r>
      <w:r w:rsidRPr="00C6038F">
        <w:t>:e02987.</w:t>
      </w:r>
    </w:p>
    <w:p w14:paraId="1EE96BE7" w14:textId="77777777" w:rsidR="00C6038F" w:rsidRPr="00C6038F" w:rsidRDefault="00C6038F" w:rsidP="00C6038F">
      <w:pPr>
        <w:pStyle w:val="EndNoteBibliography"/>
        <w:ind w:left="720" w:hanging="720"/>
      </w:pPr>
      <w:r w:rsidRPr="00C6038F">
        <w:t xml:space="preserve">Lonhart, S. I., R. Jeppesen, R. Beas-Luna, J. A. Crooks, and J. Lorda. 2019. Shifts in the distribution and abundance of coastal marine species along the eastern Pacific Ocean during marine heatwaves from 2013 to 2018. Marine Biodiversity Records </w:t>
      </w:r>
      <w:r w:rsidRPr="00C6038F">
        <w:rPr>
          <w:b/>
        </w:rPr>
        <w:t>12</w:t>
      </w:r>
      <w:r w:rsidRPr="00C6038F">
        <w:t>:13.</w:t>
      </w:r>
    </w:p>
    <w:p w14:paraId="07CFA269" w14:textId="77777777" w:rsidR="00C6038F" w:rsidRPr="00C6038F" w:rsidRDefault="00C6038F" w:rsidP="00C6038F">
      <w:pPr>
        <w:pStyle w:val="EndNoteBibliography"/>
        <w:ind w:left="720" w:hanging="720"/>
      </w:pPr>
      <w:r w:rsidRPr="00C6038F">
        <w:t>Love, M. S., M. Yoklavich, and L. Thorsteinson. 2002. The rockfishes of the Northeast Pacific. University of California Press, Berkley and Los Angeles.</w:t>
      </w:r>
    </w:p>
    <w:p w14:paraId="4C042417" w14:textId="77777777" w:rsidR="00C6038F" w:rsidRPr="00C6038F" w:rsidRDefault="00C6038F" w:rsidP="00C6038F">
      <w:pPr>
        <w:pStyle w:val="EndNoteBibliography"/>
        <w:ind w:left="720" w:hanging="720"/>
      </w:pPr>
      <w:r w:rsidRPr="00C6038F">
        <w:t xml:space="preserve">Malone, D. P., K. Davis, S. I. Lonhart, A. Parsons-Field, J. E. Caselle, and M. H. Carr. 2022. Large scale, multi-decade monitoring data from kelp forest ecosystems in California and Oregon (USA). Ecology </w:t>
      </w:r>
      <w:r w:rsidRPr="00C6038F">
        <w:rPr>
          <w:b/>
        </w:rPr>
        <w:t>n/a</w:t>
      </w:r>
      <w:r w:rsidRPr="00C6038F">
        <w:t>:e3630.</w:t>
      </w:r>
    </w:p>
    <w:p w14:paraId="78524AD8" w14:textId="77777777" w:rsidR="00C6038F" w:rsidRPr="00C6038F" w:rsidRDefault="00C6038F" w:rsidP="00C6038F">
      <w:pPr>
        <w:pStyle w:val="EndNoteBibliography"/>
        <w:ind w:left="720" w:hanging="720"/>
      </w:pPr>
      <w:r w:rsidRPr="00C6038F">
        <w:t xml:space="preserve">Markel, R. W., and J. B. Shurin. 2020. Contrasting effects of coastal upwelling on growth and recruitment of nearshore Pacific rockfishes (genus Sebastes). Canadian Journal of Fisheries and Aquatic Sciences </w:t>
      </w:r>
      <w:r w:rsidRPr="00C6038F">
        <w:rPr>
          <w:b/>
        </w:rPr>
        <w:t>77</w:t>
      </w:r>
      <w:r w:rsidRPr="00C6038F">
        <w:t>:950-962.</w:t>
      </w:r>
    </w:p>
    <w:p w14:paraId="608370EB" w14:textId="77777777" w:rsidR="00C6038F" w:rsidRPr="00C6038F" w:rsidRDefault="00C6038F" w:rsidP="00C6038F">
      <w:pPr>
        <w:pStyle w:val="EndNoteBibliography"/>
        <w:ind w:left="720" w:hanging="720"/>
      </w:pPr>
      <w:r w:rsidRPr="00C6038F">
        <w:t xml:space="preserve">Maunder, M. N., and A. E. Punt. 2004. Standardizing catch and effort data: a review of recent approaches. Fisheries Research </w:t>
      </w:r>
      <w:r w:rsidRPr="00C6038F">
        <w:rPr>
          <w:b/>
        </w:rPr>
        <w:t>70</w:t>
      </w:r>
      <w:r w:rsidRPr="00C6038F">
        <w:t>:141-159.</w:t>
      </w:r>
    </w:p>
    <w:p w14:paraId="67E886E2" w14:textId="77777777" w:rsidR="00C6038F" w:rsidRPr="00C6038F" w:rsidRDefault="00C6038F" w:rsidP="00C6038F">
      <w:pPr>
        <w:pStyle w:val="EndNoteBibliography"/>
        <w:ind w:left="720" w:hanging="720"/>
      </w:pPr>
      <w:r w:rsidRPr="00C6038F">
        <w:t xml:space="preserve">McNaughton, S. J. 1977. Diversity and Stability of Ecological Communities: A Comment on the Role of Empiricism in Ecology. The American Naturalist </w:t>
      </w:r>
      <w:r w:rsidRPr="00C6038F">
        <w:rPr>
          <w:b/>
        </w:rPr>
        <w:t>111</w:t>
      </w:r>
      <w:r w:rsidRPr="00C6038F">
        <w:t>:515-525.</w:t>
      </w:r>
    </w:p>
    <w:p w14:paraId="11C85207" w14:textId="77777777" w:rsidR="00C6038F" w:rsidRPr="00C6038F" w:rsidRDefault="00C6038F" w:rsidP="00C6038F">
      <w:pPr>
        <w:pStyle w:val="EndNoteBibliography"/>
        <w:ind w:left="720" w:hanging="720"/>
      </w:pPr>
      <w:r w:rsidRPr="00C6038F">
        <w:t xml:space="preserve">McPherson, M. L., D. J. I. Finger, H. F. Houskeeper, T. W. Bell, M. H. Carr, L. Rogers-Bennett, and R. M. Kudela. 2021. Large-scale shift in the structure of a kelp forest ecosystem co-occurs with an epizootic and marine heatwave. Communications Biology </w:t>
      </w:r>
      <w:r w:rsidRPr="00C6038F">
        <w:rPr>
          <w:b/>
        </w:rPr>
        <w:t>4</w:t>
      </w:r>
      <w:r w:rsidRPr="00C6038F">
        <w:t>:298.</w:t>
      </w:r>
    </w:p>
    <w:p w14:paraId="03222AB3" w14:textId="77777777" w:rsidR="00C6038F" w:rsidRPr="00C6038F" w:rsidRDefault="00C6038F" w:rsidP="00C6038F">
      <w:pPr>
        <w:pStyle w:val="EndNoteBibliography"/>
        <w:ind w:left="720" w:hanging="720"/>
      </w:pPr>
      <w:r w:rsidRPr="00C6038F">
        <w:t xml:space="preserve">Moitoza, D. J., and D. W. Phillips. 1979. Prey defense, predator preference, and nonrandom diet: The interactions between Pycnopodia helianthoides and two species of sea urchins. Marine Biology </w:t>
      </w:r>
      <w:r w:rsidRPr="00C6038F">
        <w:rPr>
          <w:b/>
        </w:rPr>
        <w:t>53</w:t>
      </w:r>
      <w:r w:rsidRPr="00C6038F">
        <w:t>:299-304.</w:t>
      </w:r>
    </w:p>
    <w:p w14:paraId="4B554BE0" w14:textId="77777777" w:rsidR="00C6038F" w:rsidRPr="00C6038F" w:rsidRDefault="00C6038F" w:rsidP="00C6038F">
      <w:pPr>
        <w:pStyle w:val="EndNoteBibliography"/>
        <w:ind w:left="720" w:hanging="720"/>
      </w:pPr>
      <w:r w:rsidRPr="00C6038F">
        <w:t xml:space="preserve">Montecino-Latorre, D., M. E. Eisenlord, M. Turner, R. Yoshioka, C. D. Harvell, C. V. Pattengill-Semmens, J. D. Nichols, and J. K. Gaydos. 2016. Devastating Transboundary Impacts of Sea Star Wasting Disease on Subtidal Asteroids. PLoS One </w:t>
      </w:r>
      <w:r w:rsidRPr="00C6038F">
        <w:rPr>
          <w:b/>
        </w:rPr>
        <w:t>11</w:t>
      </w:r>
      <w:r w:rsidRPr="00C6038F">
        <w:t>:e0163190.</w:t>
      </w:r>
    </w:p>
    <w:p w14:paraId="3AAC27D6" w14:textId="77777777" w:rsidR="00C6038F" w:rsidRPr="00C6038F" w:rsidRDefault="00C6038F" w:rsidP="00C6038F">
      <w:pPr>
        <w:pStyle w:val="EndNoteBibliography"/>
        <w:ind w:left="720" w:hanging="720"/>
      </w:pPr>
      <w:r w:rsidRPr="00C6038F">
        <w:t xml:space="preserve">Morgan, C. A., B. R. Beckman, L. A. Weitkamp, and K. L. Fresh. 2019. Recent Ecosystem Disturbance in the Northern California Current. Fisheries </w:t>
      </w:r>
      <w:r w:rsidRPr="00C6038F">
        <w:rPr>
          <w:b/>
        </w:rPr>
        <w:t>44</w:t>
      </w:r>
      <w:r w:rsidRPr="00C6038F">
        <w:t>:465-474.</w:t>
      </w:r>
    </w:p>
    <w:p w14:paraId="793A23C3" w14:textId="77777777" w:rsidR="00C6038F" w:rsidRPr="00C6038F" w:rsidRDefault="00C6038F" w:rsidP="00C6038F">
      <w:pPr>
        <w:pStyle w:val="EndNoteBibliography"/>
        <w:ind w:left="720" w:hanging="720"/>
      </w:pPr>
      <w:r w:rsidRPr="00C6038F">
        <w:t xml:space="preserve">Muth, A. F., M. H. Graham, C. E. Lane, and C. D. G. Harley. 2019. Recruitment tolerance to increased temperature present across multiple kelp clades. Ecology </w:t>
      </w:r>
      <w:r w:rsidRPr="00C6038F">
        <w:rPr>
          <w:b/>
        </w:rPr>
        <w:t>100</w:t>
      </w:r>
      <w:r w:rsidRPr="00C6038F">
        <w:t>.</w:t>
      </w:r>
    </w:p>
    <w:p w14:paraId="6E843499" w14:textId="77777777" w:rsidR="00C6038F" w:rsidRPr="00C6038F" w:rsidRDefault="00C6038F" w:rsidP="00C6038F">
      <w:pPr>
        <w:pStyle w:val="EndNoteBibliography"/>
        <w:ind w:left="720" w:hanging="720"/>
      </w:pPr>
      <w:r w:rsidRPr="00C6038F">
        <w:t>NMFS. 2014. Endangered and Threatened Species: Designation of Critical Habitat for thePuget Sound/Georgia Basin Distinct Population Segments of Yelloweye Rockfish, Canary Rockfish and Bocaccio. National Marine Fisheries Service ,Federal Register 79 FR 68041.</w:t>
      </w:r>
    </w:p>
    <w:p w14:paraId="795A54F8" w14:textId="77777777" w:rsidR="00C6038F" w:rsidRPr="00C6038F" w:rsidRDefault="00C6038F" w:rsidP="00C6038F">
      <w:pPr>
        <w:pStyle w:val="EndNoteBibliography"/>
        <w:ind w:left="720" w:hanging="720"/>
      </w:pPr>
      <w:r w:rsidRPr="00C6038F">
        <w:t xml:space="preserve">Pearcy, W. G., D. L. Stein, M. A. Hixon, E. K. Pikitch, W. H. Barss, and R. M. Starr. 1989. Submersible observations of deep-reef fishes of Heceta Bank Oregon USA. Fishery Bulletin </w:t>
      </w:r>
      <w:r w:rsidRPr="00C6038F">
        <w:rPr>
          <w:b/>
        </w:rPr>
        <w:t>87</w:t>
      </w:r>
      <w:r w:rsidRPr="00C6038F">
        <w:t>:955-966.</w:t>
      </w:r>
    </w:p>
    <w:p w14:paraId="3794B7D5" w14:textId="77777777" w:rsidR="00C6038F" w:rsidRPr="00C6038F" w:rsidRDefault="00C6038F" w:rsidP="00C6038F">
      <w:pPr>
        <w:pStyle w:val="EndNoteBibliography"/>
        <w:ind w:left="720" w:hanging="720"/>
      </w:pPr>
      <w:r w:rsidRPr="00C6038F">
        <w:t xml:space="preserve">Pearse, J. S. 2006. Perspective - Ecological role of purple sea urchins. Science </w:t>
      </w:r>
      <w:r w:rsidRPr="00C6038F">
        <w:rPr>
          <w:b/>
        </w:rPr>
        <w:t>314</w:t>
      </w:r>
      <w:r w:rsidRPr="00C6038F">
        <w:t>:940-941.</w:t>
      </w:r>
    </w:p>
    <w:p w14:paraId="5948C78E" w14:textId="77777777" w:rsidR="00C6038F" w:rsidRPr="00C6038F" w:rsidRDefault="00C6038F" w:rsidP="00C6038F">
      <w:pPr>
        <w:pStyle w:val="EndNoteBibliography"/>
        <w:ind w:left="720" w:hanging="720"/>
      </w:pPr>
      <w:r w:rsidRPr="00C6038F">
        <w:t xml:space="preserve">Pearse, J. S., and A. H. Hines. 1987. Long-Term Population-Dynamics of Sea-Urchins in a Central California Kelp Forest - Rare Recruitment and Rapid Decline. Marine Ecology Progress Series </w:t>
      </w:r>
      <w:r w:rsidRPr="00C6038F">
        <w:rPr>
          <w:b/>
        </w:rPr>
        <w:t>39</w:t>
      </w:r>
      <w:r w:rsidRPr="00C6038F">
        <w:t>:275-283.</w:t>
      </w:r>
    </w:p>
    <w:p w14:paraId="59B9D241" w14:textId="77777777" w:rsidR="00C6038F" w:rsidRPr="00C6038F" w:rsidRDefault="00C6038F" w:rsidP="00C6038F">
      <w:pPr>
        <w:pStyle w:val="EndNoteBibliography"/>
        <w:ind w:left="720" w:hanging="720"/>
      </w:pPr>
      <w:r w:rsidRPr="00C6038F">
        <w:t xml:space="preserve">Pfister, C. A., H. D. Berry, T. Mumford, and A. Randall Hughes. 2018. The dynamics of Kelp Forests in the Northeast Pacific Ocean and the relationship with environmental drivers. Journal of Ecology </w:t>
      </w:r>
      <w:r w:rsidRPr="00C6038F">
        <w:rPr>
          <w:b/>
        </w:rPr>
        <w:t>106</w:t>
      </w:r>
      <w:r w:rsidRPr="00C6038F">
        <w:t>:1520-1533.</w:t>
      </w:r>
    </w:p>
    <w:p w14:paraId="4B678789" w14:textId="77777777" w:rsidR="00C6038F" w:rsidRPr="00C6038F" w:rsidRDefault="00C6038F" w:rsidP="00C6038F">
      <w:pPr>
        <w:pStyle w:val="EndNoteBibliography"/>
        <w:ind w:left="720" w:hanging="720"/>
      </w:pPr>
      <w:r w:rsidRPr="00C6038F">
        <w:lastRenderedPageBreak/>
        <w:t>PFMC. 2020. Pacific coast groundifhs fishery management plan: for the California, Oregon, and Washington groundfish fishery. Pacific Fishery Management Council, 7700 NE Ambnassador Place, Suite 101, Portland, OR, 97220.</w:t>
      </w:r>
    </w:p>
    <w:p w14:paraId="256FB735" w14:textId="77777777" w:rsidR="00C6038F" w:rsidRPr="00C6038F" w:rsidRDefault="00C6038F" w:rsidP="00C6038F">
      <w:pPr>
        <w:pStyle w:val="EndNoteBibliography"/>
        <w:ind w:left="720" w:hanging="720"/>
      </w:pPr>
      <w:r w:rsidRPr="00C6038F">
        <w:t xml:space="preserve">Pinsky, M. L., G. Guannel, and K. K. Arkema. 2013. Quantifying wave attenuation to inform coastal habitat conservation. Ecosphere </w:t>
      </w:r>
      <w:r w:rsidRPr="00C6038F">
        <w:rPr>
          <w:b/>
        </w:rPr>
        <w:t>4</w:t>
      </w:r>
      <w:r w:rsidRPr="00C6038F">
        <w:t>:art95.</w:t>
      </w:r>
    </w:p>
    <w:p w14:paraId="6A36B614" w14:textId="77777777" w:rsidR="00C6038F" w:rsidRPr="00C6038F" w:rsidRDefault="00C6038F" w:rsidP="00C6038F">
      <w:pPr>
        <w:pStyle w:val="EndNoteBibliography"/>
        <w:ind w:left="720" w:hanging="720"/>
      </w:pPr>
      <w:r w:rsidRPr="00C6038F">
        <w:t xml:space="preserve">Potts, J. M., and J. Elith. 2006. Comparing species abundance models. Ecological Modelling </w:t>
      </w:r>
      <w:r w:rsidRPr="00C6038F">
        <w:rPr>
          <w:b/>
        </w:rPr>
        <w:t>199</w:t>
      </w:r>
      <w:r w:rsidRPr="00C6038F">
        <w:t>:153-163.</w:t>
      </w:r>
    </w:p>
    <w:p w14:paraId="0423E549" w14:textId="316DDC0A" w:rsidR="00C6038F" w:rsidRPr="00C6038F" w:rsidRDefault="00C6038F" w:rsidP="00C6038F">
      <w:pPr>
        <w:pStyle w:val="EndNoteBibliography"/>
        <w:ind w:left="720" w:hanging="720"/>
      </w:pPr>
      <w:r w:rsidRPr="00C6038F">
        <w:t xml:space="preserve">R Core Team. 2021. R: A language and environment for statistical computing. R Foundation for Statistical Computing, Vienna, Austria. URL </w:t>
      </w:r>
      <w:hyperlink r:id="rId8" w:history="1">
        <w:r w:rsidRPr="00C6038F">
          <w:rPr>
            <w:rStyle w:val="Hyperlink"/>
          </w:rPr>
          <w:t>https://www.R-project.org/</w:t>
        </w:r>
      </w:hyperlink>
      <w:r w:rsidRPr="00C6038F">
        <w:t>.</w:t>
      </w:r>
    </w:p>
    <w:p w14:paraId="71C6210D" w14:textId="77777777" w:rsidR="00C6038F" w:rsidRPr="00C6038F" w:rsidRDefault="00C6038F" w:rsidP="00C6038F">
      <w:pPr>
        <w:pStyle w:val="EndNoteBibliography"/>
        <w:ind w:left="720" w:hanging="720"/>
      </w:pPr>
      <w:r w:rsidRPr="00C6038F">
        <w:t xml:space="preserve">Randell, Z., M. Kenner, J. Tomoleoni, J. Yee, and M. Novak. 2022. Kelp-forest dynamics controlled by substrate complexity. Proceedings of the National Academy of Sciences </w:t>
      </w:r>
      <w:r w:rsidRPr="00C6038F">
        <w:rPr>
          <w:b/>
        </w:rPr>
        <w:t>119</w:t>
      </w:r>
      <w:r w:rsidRPr="00C6038F">
        <w:t>:e2103483119.</w:t>
      </w:r>
    </w:p>
    <w:p w14:paraId="60DECFC6" w14:textId="77777777" w:rsidR="00C6038F" w:rsidRPr="00C6038F" w:rsidRDefault="00C6038F" w:rsidP="00C6038F">
      <w:pPr>
        <w:pStyle w:val="EndNoteBibliography"/>
        <w:ind w:left="720" w:hanging="720"/>
      </w:pPr>
      <w:r w:rsidRPr="00C6038F">
        <w:t xml:space="preserve">Reed, D., L. Washburn, A. Rassweiler, R. Miller, T. Bell, and S. Harrer. 2016. Extreme warming challenges sentinel status of kelp forests as indicators of climate change. Nature Communications </w:t>
      </w:r>
      <w:r w:rsidRPr="00C6038F">
        <w:rPr>
          <w:b/>
        </w:rPr>
        <w:t>7</w:t>
      </w:r>
      <w:r w:rsidRPr="00C6038F">
        <w:t>.</w:t>
      </w:r>
    </w:p>
    <w:p w14:paraId="315A9409" w14:textId="77777777" w:rsidR="00C6038F" w:rsidRPr="00C6038F" w:rsidRDefault="00C6038F" w:rsidP="00C6038F">
      <w:pPr>
        <w:pStyle w:val="EndNoteBibliography"/>
        <w:ind w:left="720" w:hanging="720"/>
      </w:pPr>
      <w:r w:rsidRPr="00C6038F">
        <w:t xml:space="preserve">Reynolds, R. W., T. M. Smith, C. Liu, D. B. Chelton, K. S. Casey, and M. G. Schlax. 2007. Daily High-Resolution-Blended Analyses for Sea Surface Temperature. Journal of Climate </w:t>
      </w:r>
      <w:r w:rsidRPr="00C6038F">
        <w:rPr>
          <w:b/>
        </w:rPr>
        <w:t>20</w:t>
      </w:r>
      <w:r w:rsidRPr="00C6038F">
        <w:t>:5473-5496.</w:t>
      </w:r>
    </w:p>
    <w:p w14:paraId="38FEB262" w14:textId="77777777" w:rsidR="00C6038F" w:rsidRPr="00C6038F" w:rsidRDefault="00C6038F" w:rsidP="00C6038F">
      <w:pPr>
        <w:pStyle w:val="EndNoteBibliography"/>
        <w:ind w:left="720" w:hanging="720"/>
      </w:pPr>
      <w:r w:rsidRPr="00C6038F">
        <w:t xml:space="preserve">Rogers-Bennett, L., and C. A. Catton. 2019. Marine heat wave and multiple stressors tip bull kelp forest to sea urchin barrens. Sci Rep </w:t>
      </w:r>
      <w:r w:rsidRPr="00C6038F">
        <w:rPr>
          <w:b/>
        </w:rPr>
        <w:t>9</w:t>
      </w:r>
      <w:r w:rsidRPr="00C6038F">
        <w:t>:15050.</w:t>
      </w:r>
    </w:p>
    <w:p w14:paraId="34C87613" w14:textId="77777777" w:rsidR="00C6038F" w:rsidRPr="00C6038F" w:rsidRDefault="00C6038F" w:rsidP="00C6038F">
      <w:pPr>
        <w:pStyle w:val="EndNoteBibliography"/>
        <w:ind w:left="720" w:hanging="720"/>
      </w:pPr>
      <w:r w:rsidRPr="00C6038F">
        <w:t xml:space="preserve">Sanford, E., J. L. Sones, M. García-Reyes, J. H. R. Goddard, and J. L. Largier. 2019. Widespread shifts in the coastal biota of northern California during the 2014–2016 marine heatwaves. Scientific Reports </w:t>
      </w:r>
      <w:r w:rsidRPr="00C6038F">
        <w:rPr>
          <w:b/>
        </w:rPr>
        <w:t>9</w:t>
      </w:r>
      <w:r w:rsidRPr="00C6038F">
        <w:t>:4216.</w:t>
      </w:r>
    </w:p>
    <w:p w14:paraId="3F109798" w14:textId="77777777" w:rsidR="00C6038F" w:rsidRPr="00C6038F" w:rsidRDefault="00C6038F" w:rsidP="00C6038F">
      <w:pPr>
        <w:pStyle w:val="EndNoteBibliography"/>
        <w:ind w:left="720" w:hanging="720"/>
      </w:pPr>
      <w:r w:rsidRPr="00C6038F">
        <w:t xml:space="preserve">Scannell, H. A., G. C. Johnson, L. Thompson, J. M. Lyman, and S. C. Riser. 2020. Subsurface Evolution and Persistence of Marine Heatwaves in the Northeast Pacific. Geophysical Research Letters </w:t>
      </w:r>
      <w:r w:rsidRPr="00C6038F">
        <w:rPr>
          <w:b/>
        </w:rPr>
        <w:t>47</w:t>
      </w:r>
      <w:r w:rsidRPr="00C6038F">
        <w:t>:e2020GL090548.</w:t>
      </w:r>
    </w:p>
    <w:p w14:paraId="77211CAB" w14:textId="77777777" w:rsidR="00C6038F" w:rsidRPr="00C6038F" w:rsidRDefault="00C6038F" w:rsidP="00C6038F">
      <w:pPr>
        <w:pStyle w:val="EndNoteBibliography"/>
        <w:ind w:left="720" w:hanging="720"/>
      </w:pPr>
      <w:r w:rsidRPr="00C6038F">
        <w:t xml:space="preserve">Schindler, D. E., J. B. Armstrong, and T. E. Reed. 2015. The portfolio concept in ecology and evolution. Frontiers in Ecology and the Environment </w:t>
      </w:r>
      <w:r w:rsidRPr="00C6038F">
        <w:rPr>
          <w:b/>
        </w:rPr>
        <w:t>15</w:t>
      </w:r>
      <w:r w:rsidRPr="00C6038F">
        <w:t>:257-263.</w:t>
      </w:r>
    </w:p>
    <w:p w14:paraId="11198EA9" w14:textId="77777777" w:rsidR="00C6038F" w:rsidRPr="00C6038F" w:rsidRDefault="00C6038F" w:rsidP="00C6038F">
      <w:pPr>
        <w:pStyle w:val="EndNoteBibliography"/>
        <w:ind w:left="720" w:hanging="720"/>
      </w:pPr>
      <w:r w:rsidRPr="00C6038F">
        <w:t xml:space="preserve">Schmitt, R. J., and S. J. Holbrook. 1990. Contrasting effects of giant kelp on dynamics of surfperch populations. Oecologia </w:t>
      </w:r>
      <w:r w:rsidRPr="00C6038F">
        <w:rPr>
          <w:b/>
        </w:rPr>
        <w:t>84</w:t>
      </w:r>
      <w:r w:rsidRPr="00C6038F">
        <w:t>:419-429.</w:t>
      </w:r>
    </w:p>
    <w:p w14:paraId="0FFB09A8" w14:textId="77777777" w:rsidR="00C6038F" w:rsidRPr="00C6038F" w:rsidRDefault="00C6038F" w:rsidP="00C6038F">
      <w:pPr>
        <w:pStyle w:val="EndNoteBibliography"/>
        <w:ind w:left="720" w:hanging="720"/>
      </w:pPr>
      <w:r w:rsidRPr="00C6038F">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6038F">
        <w:rPr>
          <w:b/>
        </w:rPr>
        <w:t>76</w:t>
      </w:r>
      <w:r w:rsidRPr="00C6038F">
        <w:t>:950-960.</w:t>
      </w:r>
    </w:p>
    <w:p w14:paraId="3990DA8D" w14:textId="77777777" w:rsidR="00C6038F" w:rsidRPr="00C6038F" w:rsidRDefault="00C6038F" w:rsidP="00C6038F">
      <w:pPr>
        <w:pStyle w:val="EndNoteBibliography"/>
        <w:ind w:left="720" w:hanging="720"/>
      </w:pPr>
      <w:r w:rsidRPr="00C6038F">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6038F">
        <w:rPr>
          <w:b/>
        </w:rPr>
        <w:t>188</w:t>
      </w:r>
      <w:r w:rsidRPr="00C6038F">
        <w:t>:1105-1119.</w:t>
      </w:r>
    </w:p>
    <w:p w14:paraId="2FBCCC6F" w14:textId="77777777" w:rsidR="00C6038F" w:rsidRPr="00C6038F" w:rsidRDefault="00C6038F" w:rsidP="00C6038F">
      <w:pPr>
        <w:pStyle w:val="EndNoteBibliography"/>
        <w:ind w:left="720" w:hanging="720"/>
      </w:pPr>
      <w:r w:rsidRPr="00C6038F">
        <w:t>Smith, E. A. E., and M. D. Fox. 2021. Characterizing energy flow in kelp forest food webs: a geochemical review and call for additional research. Ecography.</w:t>
      </w:r>
    </w:p>
    <w:p w14:paraId="0434F8DF" w14:textId="77777777" w:rsidR="00C6038F" w:rsidRPr="00C6038F" w:rsidRDefault="00C6038F" w:rsidP="00C6038F">
      <w:pPr>
        <w:pStyle w:val="EndNoteBibliography"/>
        <w:ind w:left="720" w:hanging="720"/>
      </w:pPr>
      <w:r w:rsidRPr="00C6038F">
        <w:t xml:space="preserve">Smith, J. G., J. Tomoleoni, M. Staedler, S. Lyon, J. Fujii, and M. T. Tinker. 2021. Behavioral responses across a mosaic of ecosystem states restructure a sea otter-urchin trophic cascade. Proc Natl Acad Sci U S A </w:t>
      </w:r>
      <w:r w:rsidRPr="00C6038F">
        <w:rPr>
          <w:b/>
        </w:rPr>
        <w:t>118</w:t>
      </w:r>
      <w:r w:rsidRPr="00C6038F">
        <w:t>.</w:t>
      </w:r>
    </w:p>
    <w:p w14:paraId="44ACC374" w14:textId="77777777" w:rsidR="00C6038F" w:rsidRPr="00C6038F" w:rsidRDefault="00C6038F" w:rsidP="00C6038F">
      <w:pPr>
        <w:pStyle w:val="EndNoteBibliography"/>
        <w:ind w:left="720" w:hanging="720"/>
      </w:pPr>
      <w:r w:rsidRPr="00C6038F">
        <w:t xml:space="preserve">Stein, D. L., B. N. Tissot, M. A. Hixon, and W. Barss. 1992. Fish-habitat associations on a deep reef at the edge of the Oregon continental-shelf. Fishery Bulletin </w:t>
      </w:r>
      <w:r w:rsidRPr="00C6038F">
        <w:rPr>
          <w:b/>
        </w:rPr>
        <w:t>90</w:t>
      </w:r>
      <w:r w:rsidRPr="00C6038F">
        <w:t>:540-551.</w:t>
      </w:r>
    </w:p>
    <w:p w14:paraId="75E12268" w14:textId="77777777" w:rsidR="00C6038F" w:rsidRPr="00C6038F" w:rsidRDefault="00C6038F" w:rsidP="00C6038F">
      <w:pPr>
        <w:pStyle w:val="EndNoteBibliography"/>
        <w:ind w:left="720" w:hanging="720"/>
      </w:pPr>
      <w:r w:rsidRPr="00C6038F">
        <w:lastRenderedPageBreak/>
        <w:t xml:space="preserve">Thorson, J. T., M. D. Scheuerell, J. D. Olden, and D. E. Schindler. 2018. Spatial heterogeneity contributes more to portfolio effects than species variability in bottom-associated marine fishes. Proceedings of the Royal Society B: Biological Sciences </w:t>
      </w:r>
      <w:r w:rsidRPr="00C6038F">
        <w:rPr>
          <w:b/>
        </w:rPr>
        <w:t>285</w:t>
      </w:r>
      <w:r w:rsidRPr="00C6038F">
        <w:t>:20180915.</w:t>
      </w:r>
    </w:p>
    <w:p w14:paraId="373A15C6" w14:textId="77777777" w:rsidR="00C6038F" w:rsidRPr="00C6038F" w:rsidRDefault="00C6038F" w:rsidP="00C6038F">
      <w:pPr>
        <w:pStyle w:val="EndNoteBibliography"/>
        <w:ind w:left="720" w:hanging="720"/>
      </w:pPr>
      <w:r w:rsidRPr="00C6038F">
        <w:t xml:space="preserve">Uthicke, S., B. Schaffelke, and M. Byrne. 2009. A boom–bust phylum? Ecological and evolutionary consequences of density variations in echinoderms. Ecological Monographs </w:t>
      </w:r>
      <w:r w:rsidRPr="00C6038F">
        <w:rPr>
          <w:b/>
        </w:rPr>
        <w:t>79</w:t>
      </w:r>
      <w:r w:rsidRPr="00C6038F">
        <w:t>:3-24.</w:t>
      </w:r>
    </w:p>
    <w:p w14:paraId="17BA6302" w14:textId="77777777" w:rsidR="00C6038F" w:rsidRPr="00C6038F" w:rsidRDefault="00C6038F" w:rsidP="00C6038F">
      <w:pPr>
        <w:pStyle w:val="EndNoteBibliography"/>
        <w:ind w:left="720" w:hanging="720"/>
      </w:pPr>
      <w:r w:rsidRPr="00C6038F">
        <w:t>Van Wagenen, R. F. 2015. Washington Coastal kelp resources—port townsend to the Columbia River, summer 2014. Washington Department of Natural Resources, Olympia.</w:t>
      </w:r>
    </w:p>
    <w:p w14:paraId="09CBD201" w14:textId="68D4D780" w:rsidR="00C6038F" w:rsidRPr="00C6038F" w:rsidRDefault="00C6038F" w:rsidP="00C6038F">
      <w:pPr>
        <w:pStyle w:val="EndNoteBibliography"/>
        <w:ind w:left="720" w:hanging="720"/>
      </w:pPr>
      <w:r w:rsidRPr="00C6038F">
        <w:t xml:space="preserve">WADNR. 2017. Kelp monitoring—Olympic Peninsula,  Washington State Department of Natural Resources, Olympia, WA. </w:t>
      </w:r>
      <w:hyperlink r:id="rId9" w:history="1">
        <w:r w:rsidRPr="00C6038F">
          <w:rPr>
            <w:rStyle w:val="Hyperlink"/>
          </w:rPr>
          <w:t>http://data-wadnr</w:t>
        </w:r>
      </w:hyperlink>
      <w:r w:rsidRPr="00C6038F">
        <w:t xml:space="preserve"> .opend ata.arcgi s.com/datas ets/kelp-monit oring -olympic-penin sula Accessed: 1 Sept 2017.</w:t>
      </w:r>
    </w:p>
    <w:p w14:paraId="30CC3905" w14:textId="77777777" w:rsidR="00C6038F" w:rsidRPr="00C6038F" w:rsidRDefault="00C6038F" w:rsidP="00C6038F">
      <w:pPr>
        <w:pStyle w:val="EndNoteBibliography"/>
        <w:ind w:left="720" w:hanging="720"/>
      </w:pPr>
      <w:r w:rsidRPr="00C6038F">
        <w:t>Wallace, F. R., A. Hoffmann, and J. Tagart. 1999. Status of the black rockfish resource in 1999. Pacific Fishery Management Council.</w:t>
      </w:r>
    </w:p>
    <w:p w14:paraId="16006026" w14:textId="77777777" w:rsidR="00C6038F" w:rsidRPr="00C6038F" w:rsidRDefault="00C6038F" w:rsidP="00C6038F">
      <w:pPr>
        <w:pStyle w:val="EndNoteBibliography"/>
        <w:ind w:left="720" w:hanging="720"/>
      </w:pPr>
      <w:r w:rsidRPr="00C6038F">
        <w:t xml:space="preserve">Walter, J. A., M. C. N. Castorani, T. W. Bell, Lawrence W. Sheppard, K. C. Cavanaugh, and D. C. Reuman. 2022. Tail-dependent spatial synchrony arises from nonlinear driver–response relationships. Ecology Letters </w:t>
      </w:r>
      <w:r w:rsidRPr="00C6038F">
        <w:rPr>
          <w:b/>
        </w:rPr>
        <w:t>00</w:t>
      </w:r>
      <w:r w:rsidRPr="00C6038F">
        <w:t>:1-13.</w:t>
      </w:r>
    </w:p>
    <w:p w14:paraId="308F843E" w14:textId="77777777" w:rsidR="00C6038F" w:rsidRPr="00C6038F" w:rsidRDefault="00C6038F" w:rsidP="00C6038F">
      <w:pPr>
        <w:pStyle w:val="EndNoteBibliography"/>
        <w:ind w:left="720" w:hanging="720"/>
      </w:pPr>
      <w:r w:rsidRPr="00C6038F">
        <w:t xml:space="preserve">Watson, J., and J. A. Estes. 2011. Stability, resilience, and phase shifts in rocky subtidal communities along the west coast of Vancouver Island, Canada. Ecological Monographs </w:t>
      </w:r>
      <w:r w:rsidRPr="00C6038F">
        <w:rPr>
          <w:b/>
        </w:rPr>
        <w:t>81</w:t>
      </w:r>
      <w:r w:rsidRPr="00C6038F">
        <w:t>:215-239.</w:t>
      </w:r>
    </w:p>
    <w:p w14:paraId="4BCBC307" w14:textId="77777777" w:rsidR="00C6038F" w:rsidRPr="00C6038F" w:rsidRDefault="00C6038F" w:rsidP="00C6038F">
      <w:pPr>
        <w:pStyle w:val="EndNoteBibliography"/>
        <w:ind w:left="720" w:hanging="720"/>
      </w:pPr>
      <w:r w:rsidRPr="00C6038F">
        <w:t xml:space="preserve">Weigel, B. L., and C. A. Pfister. 2021. The dynamics and stoichiometry of dissolved organic carbon release by kelp. Ecology </w:t>
      </w:r>
      <w:r w:rsidRPr="00C6038F">
        <w:rPr>
          <w:b/>
        </w:rPr>
        <w:t>102</w:t>
      </w:r>
      <w:r w:rsidRPr="00C6038F">
        <w:t>:e03221.</w:t>
      </w:r>
    </w:p>
    <w:p w14:paraId="3F785C51" w14:textId="77777777" w:rsidR="00C6038F" w:rsidRPr="00C6038F" w:rsidRDefault="00C6038F" w:rsidP="00C6038F">
      <w:pPr>
        <w:pStyle w:val="EndNoteBibliography"/>
        <w:ind w:left="720" w:hanging="720"/>
      </w:pPr>
      <w:r w:rsidRPr="00C6038F">
        <w:t xml:space="preserve">Williams, J. P., J. T. Claisse, D. J. Pondella, II, C. M. Williams, M. J. Robart, Z. Scholz, E. M. Jaco, T. Ford, H. Burdick, and D. Witting. 2021. Sea urchin mass mortality rapidly restores kelp forest communities. Marine Ecology Progress Series </w:t>
      </w:r>
      <w:r w:rsidRPr="00C6038F">
        <w:rPr>
          <w:b/>
        </w:rPr>
        <w:t>664</w:t>
      </w:r>
      <w:r w:rsidRPr="00C6038F">
        <w:t>:117-131.</w:t>
      </w:r>
    </w:p>
    <w:p w14:paraId="3CDA4D9E" w14:textId="77777777" w:rsidR="00C6038F" w:rsidRPr="00C6038F" w:rsidRDefault="00C6038F" w:rsidP="00C6038F">
      <w:pPr>
        <w:pStyle w:val="EndNoteBibliography"/>
        <w:ind w:left="720" w:hanging="720"/>
      </w:pPr>
      <w:r w:rsidRPr="00C6038F">
        <w:t xml:space="preserve">Wilmers, C. C., J. A. Estes, M. Edwards, K. L. Laidre, and B. Konar. 2012. Do trophic cascades affect the storage and flux of atmospheric carbon? An analysis of sea otters and kelp forests. Frontiers in Ecology and the Environment </w:t>
      </w:r>
      <w:r w:rsidRPr="00C6038F">
        <w:rPr>
          <w:b/>
        </w:rPr>
        <w:t>10</w:t>
      </w:r>
      <w:r w:rsidRPr="00C6038F">
        <w:t>:409-415.</w:t>
      </w:r>
    </w:p>
    <w:p w14:paraId="773F4EC1" w14:textId="005E4DC6" w:rsidR="00471A3D" w:rsidRDefault="00985276" w:rsidP="00985276">
      <w:r>
        <w:fldChar w:fldCharType="end"/>
      </w:r>
      <w:r w:rsidR="00EF0B3C">
        <w:br w:type="page"/>
      </w:r>
    </w:p>
    <w:p w14:paraId="52BD4563" w14:textId="77777777" w:rsidR="00471A3D" w:rsidRDefault="00EF0B3C">
      <w:pPr>
        <w:pStyle w:val="Heading1"/>
      </w:pPr>
      <w:bookmarkStart w:id="22" w:name="_x7i6qakwgxpk" w:colFirst="0" w:colLast="0"/>
      <w:bookmarkEnd w:id="22"/>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D9963F1">
            <wp:extent cx="4572000" cy="3520440"/>
            <wp:effectExtent l="0" t="0" r="0" b="381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r:link="rId11">
                      <a:extLst>
                        <a:ext uri="{28A0092B-C50C-407E-A947-70E740481C1C}">
                          <a14:useLocalDpi xmlns:a14="http://schemas.microsoft.com/office/drawing/2010/main" val="0"/>
                        </a:ext>
                      </a:extLst>
                    </a:blip>
                    <a:srcRect l="25017" t="15939" r="24273" b="14606"/>
                    <a:stretch>
                      <a:fillRect/>
                    </a:stretch>
                  </pic:blipFill>
                  <pic:spPr bwMode="auto">
                    <a:xfrm>
                      <a:off x="0" y="0"/>
                      <a:ext cx="4572000" cy="3520440"/>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3" w:name="_xh2yuyi7vi5o" w:colFirst="0" w:colLast="0"/>
      <w:bookmarkEnd w:id="23"/>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24" w:name="_mtrc7z2fgaa" w:colFirst="0" w:colLast="0"/>
      <w:bookmarkEnd w:id="24"/>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6FB0A56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5" w:name="_mt07ceww4l6x" w:colFirst="0" w:colLast="0"/>
      <w:bookmarkEnd w:id="25"/>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59D86735" w:rsidR="00471A3D" w:rsidRDefault="00452CB8">
      <w:pPr>
        <w:ind w:firstLine="0"/>
        <w:jc w:val="center"/>
      </w:pPr>
      <w:r>
        <w:rPr>
          <w:noProof/>
          <w:lang w:val="en-US"/>
        </w:rPr>
        <w:lastRenderedPageBreak/>
        <w:drawing>
          <wp:inline distT="0" distB="0" distL="0" distR="0" wp14:anchorId="5DFC32AF" wp14:editId="7B7C8841">
            <wp:extent cx="4114808" cy="2743206"/>
            <wp:effectExtent l="0" t="0" r="0" b="0"/>
            <wp:docPr id="17" name="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1.png"/>
                    <pic:cNvPicPr/>
                  </pic:nvPicPr>
                  <pic:blipFill>
                    <a:blip r:embed="rId16" r:link="rId17" cstate="print">
                      <a:extLst>
                        <a:ext uri="{28A0092B-C50C-407E-A947-70E740481C1C}">
                          <a14:useLocalDpi xmlns:a14="http://schemas.microsoft.com/office/drawing/2010/main" val="0"/>
                        </a:ext>
                      </a:extLst>
                    </a:blip>
                    <a:stretch>
                      <a:fillRect/>
                    </a:stretch>
                  </pic:blipFill>
                  <pic:spPr>
                    <a:xfrm>
                      <a:off x="0" y="0"/>
                      <a:ext cx="4114808" cy="2743206"/>
                    </a:xfrm>
                    <a:prstGeom prst="rect">
                      <a:avLst/>
                    </a:prstGeom>
                  </pic:spPr>
                </pic:pic>
              </a:graphicData>
            </a:graphic>
          </wp:inline>
        </w:drawing>
      </w:r>
    </w:p>
    <w:p w14:paraId="6E70E5B3" w14:textId="577FC571" w:rsidR="00471A3D" w:rsidRDefault="00EF0B3C">
      <w:pPr>
        <w:pStyle w:val="Heading5"/>
      </w:pPr>
      <w:bookmarkStart w:id="26" w:name="_4bme7ouk12lb" w:colFirst="0" w:colLast="0"/>
      <w:bookmarkEnd w:id="26"/>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1D4EE55F" w:rsidR="00471A3D" w:rsidRDefault="00C15F20" w:rsidP="001E59A3">
      <w:pPr>
        <w:ind w:firstLine="0"/>
      </w:pPr>
      <w:r>
        <w:rPr>
          <w:noProof/>
          <w:lang w:val="en-US"/>
        </w:rPr>
        <w:lastRenderedPageBreak/>
        <w:drawing>
          <wp:inline distT="0" distB="0" distL="0" distR="0" wp14:anchorId="76C235AA" wp14:editId="69C3002E">
            <wp:extent cx="5943600" cy="5943600"/>
            <wp:effectExtent l="0" t="0" r="0" b="0"/>
            <wp:docPr id="7" name="Figur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B24DA9" w14:textId="186FFDA7" w:rsidR="00471A3D" w:rsidRDefault="00EF0B3C">
      <w:pPr>
        <w:pStyle w:val="Heading5"/>
      </w:pPr>
      <w:bookmarkStart w:id="27" w:name="_7xmf17j1uw2r" w:colFirst="0" w:colLast="0"/>
      <w:bookmarkEnd w:id="27"/>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2F9C6B8C" w:rsidR="00471A3D" w:rsidRDefault="003F7E84">
      <w:pPr>
        <w:ind w:firstLine="0"/>
        <w:jc w:val="center"/>
      </w:pPr>
      <w:r>
        <w:rPr>
          <w:noProof/>
          <w:lang w:val="en-US"/>
        </w:rPr>
        <w:lastRenderedPageBreak/>
        <w:drawing>
          <wp:inline distT="0" distB="0" distL="0" distR="0" wp14:anchorId="1ED69DD2" wp14:editId="7C672770">
            <wp:extent cx="4572009" cy="4572009"/>
            <wp:effectExtent l="0" t="0" r="0" b="0"/>
            <wp:docPr id="1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fish-kelp-combined.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5D7CED87" w:rsidR="00471A3D" w:rsidRDefault="00EF0B3C">
      <w:pPr>
        <w:pStyle w:val="Heading5"/>
      </w:pPr>
      <w:bookmarkStart w:id="28" w:name="_eftbkgdry3s2" w:colFirst="0" w:colLast="0"/>
      <w:bookmarkEnd w:id="28"/>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29" w:name="_buajqntar0pd" w:colFirst="0" w:colLast="0"/>
      <w:bookmarkEnd w:id="29"/>
      <w:r>
        <w:lastRenderedPageBreak/>
        <w:t>Supplementary Material</w:t>
      </w:r>
    </w:p>
    <w:p w14:paraId="30047619" w14:textId="77777777" w:rsidR="00471A3D" w:rsidRDefault="00EF0B3C">
      <w:pPr>
        <w:pStyle w:val="Heading2"/>
      </w:pPr>
      <w:bookmarkStart w:id="30" w:name="_qzsq8nqamq8w" w:colFirst="0" w:colLast="0"/>
      <w:bookmarkEnd w:id="30"/>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4DCEC17" w:rsidR="00471A3D" w:rsidRDefault="00EF0B3C">
      <w:r>
        <w:lastRenderedPageBreak/>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lastRenderedPageBreak/>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31" w:name="_jp468p2oc9iz" w:colFirst="0" w:colLast="0"/>
      <w:bookmarkStart w:id="32" w:name="_j5x39n4vczlu" w:colFirst="0" w:colLast="0"/>
      <w:bookmarkEnd w:id="31"/>
      <w:bookmarkEnd w:id="32"/>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33" w:name="_dsu0wlp4dfo" w:colFirst="0" w:colLast="0"/>
      <w:bookmarkEnd w:id="3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005"/>
        <w:gridCol w:w="1980"/>
        <w:gridCol w:w="720"/>
        <w:gridCol w:w="2355"/>
      </w:tblGrid>
      <w:tr w:rsidR="00471A3D" w14:paraId="23265A35" w14:textId="77777777" w:rsidTr="003E1488">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3E1488">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3E1488">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3E1488">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34" w:name="_r9nsv8bfn4i1" w:colFirst="0" w:colLast="0"/>
      <w:bookmarkEnd w:id="34"/>
      <w:r>
        <w:br w:type="page"/>
      </w:r>
    </w:p>
    <w:p w14:paraId="6EA7051B" w14:textId="77777777" w:rsidR="00471A3D" w:rsidRDefault="00EF0B3C" w:rsidP="004F7179">
      <w:pPr>
        <w:pStyle w:val="Heading5"/>
        <w:ind w:right="3240"/>
      </w:pPr>
      <w:bookmarkStart w:id="35" w:name="_oqaids1n23wr" w:colFirst="0" w:colLast="0"/>
      <w:bookmarkEnd w:id="35"/>
      <w:r>
        <w:lastRenderedPageBreak/>
        <w:t>Table S2. Macroalga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790"/>
        <w:gridCol w:w="1185"/>
        <w:gridCol w:w="780"/>
        <w:gridCol w:w="1275"/>
      </w:tblGrid>
      <w:tr w:rsidR="00436810" w14:paraId="4EACA795" w14:textId="3EC89FE4" w:rsidTr="003E1488">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36810" w:rsidRDefault="00436810"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36810" w:rsidRDefault="00436810" w:rsidP="0040758B">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36810" w:rsidRDefault="00436810" w:rsidP="0040758B">
            <w:pPr>
              <w:spacing w:line="240" w:lineRule="auto"/>
              <w:ind w:right="-231" w:hanging="19"/>
              <w:jc w:val="center"/>
            </w:pPr>
            <w:r>
              <w:t>SD</w:t>
            </w:r>
          </w:p>
        </w:tc>
        <w:tc>
          <w:tcPr>
            <w:tcW w:w="1275" w:type="dxa"/>
            <w:tcBorders>
              <w:top w:val="nil"/>
              <w:left w:val="nil"/>
              <w:bottom w:val="single" w:sz="8" w:space="0" w:color="000000"/>
              <w:right w:val="nil"/>
            </w:tcBorders>
          </w:tcPr>
          <w:p w14:paraId="31AAB8FB" w14:textId="55061F73" w:rsidR="00436810" w:rsidRDefault="00436810" w:rsidP="0040758B">
            <w:pPr>
              <w:spacing w:line="240" w:lineRule="auto"/>
              <w:ind w:right="-231" w:hanging="19"/>
              <w:jc w:val="center"/>
            </w:pPr>
            <w:r>
              <w:t>Multivariate designation</w:t>
            </w:r>
          </w:p>
        </w:tc>
      </w:tr>
      <w:tr w:rsidR="00436810" w14:paraId="6D7390B8" w14:textId="7D875623" w:rsidTr="003E1488">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36810" w:rsidRDefault="00436810"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436810" w:rsidRDefault="00436810" w:rsidP="0040758B">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14:paraId="6C149A62" w14:textId="77777777" w:rsidR="00436810" w:rsidRDefault="00436810" w:rsidP="0040758B">
            <w:pPr>
              <w:spacing w:line="240" w:lineRule="auto"/>
              <w:ind w:right="-231" w:hanging="19"/>
              <w:jc w:val="center"/>
            </w:pPr>
            <w:r>
              <w:t>1.38</w:t>
            </w:r>
          </w:p>
        </w:tc>
        <w:tc>
          <w:tcPr>
            <w:tcW w:w="1275" w:type="dxa"/>
            <w:tcBorders>
              <w:top w:val="single" w:sz="8" w:space="0" w:color="000000"/>
            </w:tcBorders>
          </w:tcPr>
          <w:p w14:paraId="4C007E91" w14:textId="53743BFC" w:rsidR="00436810" w:rsidRPr="00A03DC6" w:rsidRDefault="00436810" w:rsidP="0040758B">
            <w:pPr>
              <w:spacing w:line="240" w:lineRule="auto"/>
              <w:ind w:right="-231" w:hanging="19"/>
              <w:jc w:val="center"/>
              <w:rPr>
                <w:i/>
              </w:rPr>
            </w:pPr>
            <w:r w:rsidRPr="00A03DC6">
              <w:rPr>
                <w:i/>
              </w:rPr>
              <w:t>Ptery</w:t>
            </w:r>
          </w:p>
        </w:tc>
      </w:tr>
      <w:tr w:rsidR="00436810" w14:paraId="7CE833D6" w14:textId="4A045246" w:rsidTr="003E1488">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36810" w:rsidRDefault="00436810"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436810" w:rsidRDefault="00436810" w:rsidP="0040758B">
            <w:pPr>
              <w:spacing w:line="240" w:lineRule="auto"/>
              <w:ind w:hanging="12"/>
              <w:jc w:val="center"/>
            </w:pPr>
            <w:r>
              <w:t>0.87</w:t>
            </w:r>
          </w:p>
        </w:tc>
        <w:tc>
          <w:tcPr>
            <w:tcW w:w="780" w:type="dxa"/>
            <w:tcMar>
              <w:top w:w="100" w:type="dxa"/>
              <w:left w:w="100" w:type="dxa"/>
              <w:bottom w:w="100" w:type="dxa"/>
              <w:right w:w="100" w:type="dxa"/>
            </w:tcMar>
          </w:tcPr>
          <w:p w14:paraId="52F43027" w14:textId="77777777" w:rsidR="00436810" w:rsidRDefault="00436810" w:rsidP="0040758B">
            <w:pPr>
              <w:spacing w:line="240" w:lineRule="auto"/>
              <w:ind w:right="-231" w:hanging="19"/>
              <w:jc w:val="center"/>
            </w:pPr>
            <w:r>
              <w:t>1.70</w:t>
            </w:r>
          </w:p>
        </w:tc>
        <w:tc>
          <w:tcPr>
            <w:tcW w:w="1275" w:type="dxa"/>
          </w:tcPr>
          <w:p w14:paraId="22D519DA" w14:textId="5B057EFB" w:rsidR="00436810" w:rsidRPr="00A03DC6" w:rsidRDefault="00436810" w:rsidP="0040758B">
            <w:pPr>
              <w:spacing w:line="240" w:lineRule="auto"/>
              <w:ind w:right="-231" w:hanging="19"/>
              <w:jc w:val="center"/>
              <w:rPr>
                <w:i/>
              </w:rPr>
            </w:pPr>
            <w:r w:rsidRPr="00A03DC6">
              <w:rPr>
                <w:i/>
              </w:rPr>
              <w:t>Nereo</w:t>
            </w:r>
          </w:p>
        </w:tc>
      </w:tr>
      <w:tr w:rsidR="00436810" w14:paraId="1A51FA06" w14:textId="644D928A" w:rsidTr="003E1488">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36810" w:rsidRDefault="00436810"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436810" w:rsidRDefault="00436810" w:rsidP="0040758B">
            <w:pPr>
              <w:spacing w:line="240" w:lineRule="auto"/>
              <w:ind w:hanging="12"/>
              <w:jc w:val="center"/>
            </w:pPr>
            <w:r>
              <w:t>0.55</w:t>
            </w:r>
          </w:p>
        </w:tc>
        <w:tc>
          <w:tcPr>
            <w:tcW w:w="780" w:type="dxa"/>
            <w:tcMar>
              <w:top w:w="100" w:type="dxa"/>
              <w:left w:w="100" w:type="dxa"/>
              <w:bottom w:w="100" w:type="dxa"/>
              <w:right w:w="100" w:type="dxa"/>
            </w:tcMar>
          </w:tcPr>
          <w:p w14:paraId="51E005F9" w14:textId="77777777" w:rsidR="00436810" w:rsidRDefault="00436810" w:rsidP="0040758B">
            <w:pPr>
              <w:spacing w:line="240" w:lineRule="auto"/>
              <w:ind w:right="-231" w:hanging="19"/>
              <w:jc w:val="center"/>
            </w:pPr>
            <w:r>
              <w:t>1.37</w:t>
            </w:r>
          </w:p>
        </w:tc>
        <w:tc>
          <w:tcPr>
            <w:tcW w:w="1275" w:type="dxa"/>
          </w:tcPr>
          <w:p w14:paraId="0EFBA9E1" w14:textId="021518D6" w:rsidR="00436810" w:rsidRPr="00A03DC6" w:rsidRDefault="00436810" w:rsidP="0040758B">
            <w:pPr>
              <w:spacing w:line="240" w:lineRule="auto"/>
              <w:ind w:right="-231" w:hanging="19"/>
              <w:jc w:val="center"/>
              <w:rPr>
                <w:i/>
              </w:rPr>
            </w:pPr>
            <w:r w:rsidRPr="00A03DC6">
              <w:rPr>
                <w:i/>
              </w:rPr>
              <w:t>Macro</w:t>
            </w:r>
          </w:p>
        </w:tc>
      </w:tr>
      <w:tr w:rsidR="00436810" w14:paraId="582FBE78" w14:textId="67B0C5DF" w:rsidTr="003E1488">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36810" w:rsidRDefault="00436810"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436810" w:rsidRDefault="00436810" w:rsidP="0040758B">
            <w:pPr>
              <w:spacing w:line="240" w:lineRule="auto"/>
              <w:ind w:hanging="12"/>
              <w:jc w:val="center"/>
            </w:pPr>
            <w:r>
              <w:t>0.13</w:t>
            </w:r>
          </w:p>
        </w:tc>
        <w:tc>
          <w:tcPr>
            <w:tcW w:w="780" w:type="dxa"/>
            <w:tcMar>
              <w:top w:w="100" w:type="dxa"/>
              <w:left w:w="100" w:type="dxa"/>
              <w:bottom w:w="100" w:type="dxa"/>
              <w:right w:w="100" w:type="dxa"/>
            </w:tcMar>
          </w:tcPr>
          <w:p w14:paraId="5DAD30A3" w14:textId="77777777" w:rsidR="00436810" w:rsidRDefault="00436810" w:rsidP="0040758B">
            <w:pPr>
              <w:spacing w:line="240" w:lineRule="auto"/>
              <w:ind w:right="-231" w:hanging="19"/>
              <w:jc w:val="center"/>
            </w:pPr>
            <w:r>
              <w:t>0.40</w:t>
            </w:r>
          </w:p>
        </w:tc>
        <w:tc>
          <w:tcPr>
            <w:tcW w:w="1275" w:type="dxa"/>
          </w:tcPr>
          <w:p w14:paraId="03A3F181" w14:textId="3EC1894B" w:rsidR="00436810" w:rsidRDefault="00436810" w:rsidP="0040758B">
            <w:pPr>
              <w:spacing w:line="240" w:lineRule="auto"/>
              <w:ind w:right="-231" w:hanging="19"/>
              <w:jc w:val="center"/>
            </w:pPr>
            <w:r>
              <w:t>Other</w:t>
            </w:r>
          </w:p>
        </w:tc>
      </w:tr>
      <w:tr w:rsidR="00436810" w14:paraId="1AE2ACA9" w14:textId="43748E25" w:rsidTr="003E1488">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36810" w:rsidRDefault="00436810"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
          <w:p w14:paraId="252BC2F3" w14:textId="77777777" w:rsidR="00436810" w:rsidRDefault="00436810" w:rsidP="0040758B">
            <w:pPr>
              <w:spacing w:line="240" w:lineRule="auto"/>
              <w:ind w:right="-231" w:hanging="19"/>
              <w:jc w:val="center"/>
            </w:pPr>
            <w:r>
              <w:t>0.29</w:t>
            </w:r>
          </w:p>
        </w:tc>
        <w:tc>
          <w:tcPr>
            <w:tcW w:w="1275" w:type="dxa"/>
          </w:tcPr>
          <w:p w14:paraId="697E08B1" w14:textId="62B367ED" w:rsidR="00436810" w:rsidRDefault="00436810" w:rsidP="0040758B">
            <w:pPr>
              <w:spacing w:line="240" w:lineRule="auto"/>
              <w:ind w:right="-231" w:hanging="19"/>
              <w:jc w:val="center"/>
            </w:pPr>
            <w:r>
              <w:t>Other</w:t>
            </w:r>
          </w:p>
        </w:tc>
      </w:tr>
      <w:tr w:rsidR="00436810" w14:paraId="684B9236" w14:textId="232053AE" w:rsidTr="003E1488">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36810" w:rsidRDefault="00436810"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
          <w:p w14:paraId="1B6762F2" w14:textId="77777777" w:rsidR="00436810" w:rsidRDefault="00436810" w:rsidP="0040758B">
            <w:pPr>
              <w:spacing w:line="240" w:lineRule="auto"/>
              <w:ind w:right="-231" w:hanging="19"/>
              <w:jc w:val="center"/>
            </w:pPr>
            <w:r>
              <w:t>0.31</w:t>
            </w:r>
          </w:p>
        </w:tc>
        <w:tc>
          <w:tcPr>
            <w:tcW w:w="1275" w:type="dxa"/>
          </w:tcPr>
          <w:p w14:paraId="2A370AD6" w14:textId="752F6894" w:rsidR="00436810" w:rsidRDefault="00436810" w:rsidP="0040758B">
            <w:pPr>
              <w:spacing w:line="240" w:lineRule="auto"/>
              <w:ind w:right="-231" w:hanging="19"/>
              <w:jc w:val="center"/>
            </w:pPr>
            <w:r>
              <w:t>Other</w:t>
            </w:r>
          </w:p>
        </w:tc>
      </w:tr>
      <w:tr w:rsidR="00436810" w14:paraId="34EE7E66" w14:textId="1CA7784E" w:rsidTr="003E1488">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36810" w:rsidRDefault="00436810" w:rsidP="00A12D1D">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
          <w:p w14:paraId="2E231530" w14:textId="77777777" w:rsidR="00436810" w:rsidRDefault="00436810" w:rsidP="0040758B">
            <w:pPr>
              <w:spacing w:line="240" w:lineRule="auto"/>
              <w:ind w:hanging="12"/>
              <w:jc w:val="center"/>
            </w:pPr>
            <w:r>
              <w:t>0.07</w:t>
            </w:r>
          </w:p>
        </w:tc>
        <w:tc>
          <w:tcPr>
            <w:tcW w:w="780" w:type="dxa"/>
            <w:tcMar>
              <w:top w:w="100" w:type="dxa"/>
              <w:left w:w="100" w:type="dxa"/>
              <w:bottom w:w="100" w:type="dxa"/>
              <w:right w:w="100" w:type="dxa"/>
            </w:tcMar>
          </w:tcPr>
          <w:p w14:paraId="12F0A4C9" w14:textId="77777777" w:rsidR="00436810" w:rsidRDefault="00436810" w:rsidP="0040758B">
            <w:pPr>
              <w:spacing w:line="240" w:lineRule="auto"/>
              <w:ind w:right="-231" w:hanging="19"/>
              <w:jc w:val="center"/>
            </w:pPr>
            <w:r>
              <w:t>0.21</w:t>
            </w:r>
          </w:p>
        </w:tc>
        <w:tc>
          <w:tcPr>
            <w:tcW w:w="1275" w:type="dxa"/>
          </w:tcPr>
          <w:p w14:paraId="5FBF0387" w14:textId="4A4EB557" w:rsidR="00436810" w:rsidRDefault="00436810" w:rsidP="0040758B">
            <w:pPr>
              <w:spacing w:line="240" w:lineRule="auto"/>
              <w:ind w:right="-231" w:hanging="19"/>
              <w:jc w:val="center"/>
            </w:pPr>
            <w:r>
              <w:t>Other</w:t>
            </w:r>
          </w:p>
        </w:tc>
      </w:tr>
      <w:tr w:rsidR="00436810" w14:paraId="7BFF7416" w14:textId="3DF73EEA" w:rsidTr="003E1488">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36810" w:rsidRDefault="00436810"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436810" w:rsidRDefault="00436810" w:rsidP="0040758B">
            <w:pPr>
              <w:spacing w:line="240" w:lineRule="auto"/>
              <w:ind w:hanging="12"/>
              <w:jc w:val="center"/>
            </w:pPr>
            <w:r>
              <w:t>0.06</w:t>
            </w:r>
          </w:p>
        </w:tc>
        <w:tc>
          <w:tcPr>
            <w:tcW w:w="780" w:type="dxa"/>
            <w:tcMar>
              <w:top w:w="100" w:type="dxa"/>
              <w:left w:w="100" w:type="dxa"/>
              <w:bottom w:w="100" w:type="dxa"/>
              <w:right w:w="100" w:type="dxa"/>
            </w:tcMar>
          </w:tcPr>
          <w:p w14:paraId="29AD64C4" w14:textId="77777777" w:rsidR="00436810" w:rsidRDefault="00436810" w:rsidP="0040758B">
            <w:pPr>
              <w:spacing w:line="240" w:lineRule="auto"/>
              <w:ind w:right="-231" w:hanging="19"/>
              <w:jc w:val="center"/>
            </w:pPr>
            <w:r>
              <w:t>0.17</w:t>
            </w:r>
          </w:p>
        </w:tc>
        <w:tc>
          <w:tcPr>
            <w:tcW w:w="1275" w:type="dxa"/>
          </w:tcPr>
          <w:p w14:paraId="51356DED" w14:textId="494B5F18" w:rsidR="00436810" w:rsidRDefault="00436810" w:rsidP="0040758B">
            <w:pPr>
              <w:spacing w:line="240" w:lineRule="auto"/>
              <w:ind w:right="-231" w:hanging="19"/>
              <w:jc w:val="center"/>
            </w:pPr>
            <w:r>
              <w:t>Other</w:t>
            </w:r>
          </w:p>
        </w:tc>
      </w:tr>
      <w:tr w:rsidR="00436810" w:rsidRPr="00626D51" w14:paraId="2BA425B2" w14:textId="09C6EB8D" w:rsidTr="003E1488">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36810" w:rsidRPr="00436810" w:rsidRDefault="00436810" w:rsidP="00A12D1D">
            <w:pPr>
              <w:spacing w:line="240" w:lineRule="auto"/>
              <w:ind w:hanging="10"/>
              <w:rPr>
                <w:i/>
              </w:rPr>
            </w:pPr>
            <w:r w:rsidRPr="00436810">
              <w:rPr>
                <w:i/>
              </w:rPr>
              <w:t>Saccharina latissima</w:t>
            </w:r>
          </w:p>
        </w:tc>
        <w:tc>
          <w:tcPr>
            <w:tcW w:w="1185" w:type="dxa"/>
            <w:tcMar>
              <w:top w:w="100" w:type="dxa"/>
              <w:left w:w="100" w:type="dxa"/>
              <w:bottom w:w="100" w:type="dxa"/>
              <w:right w:w="100" w:type="dxa"/>
            </w:tcMar>
          </w:tcPr>
          <w:p w14:paraId="5D38ABFE" w14:textId="77777777" w:rsidR="00436810" w:rsidRPr="00436810" w:rsidRDefault="00436810" w:rsidP="0040758B">
            <w:pPr>
              <w:spacing w:line="240" w:lineRule="auto"/>
              <w:ind w:hanging="12"/>
              <w:jc w:val="center"/>
            </w:pPr>
            <w:r w:rsidRPr="00436810">
              <w:t>0.04</w:t>
            </w:r>
          </w:p>
        </w:tc>
        <w:tc>
          <w:tcPr>
            <w:tcW w:w="780" w:type="dxa"/>
            <w:tcMar>
              <w:top w:w="100" w:type="dxa"/>
              <w:left w:w="100" w:type="dxa"/>
              <w:bottom w:w="100" w:type="dxa"/>
              <w:right w:w="100" w:type="dxa"/>
            </w:tcMar>
          </w:tcPr>
          <w:p w14:paraId="622B212A" w14:textId="77777777" w:rsidR="00436810" w:rsidRPr="00436810" w:rsidRDefault="00436810" w:rsidP="0040758B">
            <w:pPr>
              <w:spacing w:line="240" w:lineRule="auto"/>
              <w:ind w:right="-231" w:hanging="19"/>
              <w:jc w:val="center"/>
            </w:pPr>
            <w:r w:rsidRPr="00436810">
              <w:t>0.22</w:t>
            </w:r>
          </w:p>
        </w:tc>
        <w:tc>
          <w:tcPr>
            <w:tcW w:w="1275" w:type="dxa"/>
          </w:tcPr>
          <w:p w14:paraId="2F473A85" w14:textId="752CCB8A" w:rsidR="00436810" w:rsidRPr="00436810" w:rsidRDefault="00436810" w:rsidP="0040758B">
            <w:pPr>
              <w:spacing w:line="240" w:lineRule="auto"/>
              <w:ind w:right="-231" w:hanging="19"/>
              <w:jc w:val="center"/>
            </w:pPr>
            <w:r w:rsidRPr="00436810">
              <w:t>Other</w:t>
            </w:r>
          </w:p>
        </w:tc>
      </w:tr>
      <w:tr w:rsidR="00436810" w14:paraId="30D495D2" w14:textId="5A9CBFEE" w:rsidTr="003E1488">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36810" w:rsidRDefault="00436810" w:rsidP="0040758B">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436810" w:rsidRDefault="00436810" w:rsidP="0040758B">
            <w:pPr>
              <w:spacing w:line="240" w:lineRule="auto"/>
              <w:ind w:hanging="12"/>
              <w:jc w:val="center"/>
            </w:pPr>
            <w:r>
              <w:t>0.01</w:t>
            </w:r>
          </w:p>
        </w:tc>
        <w:tc>
          <w:tcPr>
            <w:tcW w:w="780" w:type="dxa"/>
            <w:tcMar>
              <w:top w:w="100" w:type="dxa"/>
              <w:left w:w="100" w:type="dxa"/>
              <w:bottom w:w="100" w:type="dxa"/>
              <w:right w:w="100" w:type="dxa"/>
            </w:tcMar>
          </w:tcPr>
          <w:p w14:paraId="4FEF77D2" w14:textId="77777777" w:rsidR="00436810" w:rsidRDefault="00436810" w:rsidP="0040758B">
            <w:pPr>
              <w:spacing w:line="240" w:lineRule="auto"/>
              <w:ind w:right="-231" w:hanging="19"/>
              <w:jc w:val="center"/>
            </w:pPr>
            <w:r>
              <w:t>0.06</w:t>
            </w:r>
          </w:p>
        </w:tc>
        <w:tc>
          <w:tcPr>
            <w:tcW w:w="1275" w:type="dxa"/>
          </w:tcPr>
          <w:p w14:paraId="4A7BEF78" w14:textId="7A37B063" w:rsidR="00436810" w:rsidRDefault="00436810" w:rsidP="0040758B">
            <w:pPr>
              <w:spacing w:line="240" w:lineRule="auto"/>
              <w:ind w:right="-231" w:hanging="19"/>
              <w:jc w:val="center"/>
            </w:pPr>
            <w:r>
              <w:t>Other</w:t>
            </w:r>
          </w:p>
        </w:tc>
      </w:tr>
      <w:tr w:rsidR="00436810" w14:paraId="50256471" w14:textId="0F9E988D" w:rsidTr="003E1488">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36810" w:rsidRDefault="00436810" w:rsidP="0040758B">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436810" w:rsidRDefault="00436810" w:rsidP="0040758B">
            <w:pPr>
              <w:spacing w:line="240" w:lineRule="auto"/>
              <w:ind w:hanging="12"/>
              <w:jc w:val="center"/>
            </w:pPr>
            <w:r>
              <w:t>0.00</w:t>
            </w:r>
          </w:p>
        </w:tc>
        <w:tc>
          <w:tcPr>
            <w:tcW w:w="780" w:type="dxa"/>
            <w:tcMar>
              <w:top w:w="100" w:type="dxa"/>
              <w:left w:w="100" w:type="dxa"/>
              <w:bottom w:w="100" w:type="dxa"/>
              <w:right w:w="100" w:type="dxa"/>
            </w:tcMar>
          </w:tcPr>
          <w:p w14:paraId="355D1CC4" w14:textId="77777777" w:rsidR="00436810" w:rsidRDefault="00436810" w:rsidP="0040758B">
            <w:pPr>
              <w:spacing w:line="240" w:lineRule="auto"/>
              <w:ind w:right="-231" w:hanging="19"/>
              <w:jc w:val="center"/>
            </w:pPr>
            <w:r>
              <w:t>0.02</w:t>
            </w:r>
          </w:p>
        </w:tc>
        <w:tc>
          <w:tcPr>
            <w:tcW w:w="1275" w:type="dxa"/>
          </w:tcPr>
          <w:p w14:paraId="524F176A" w14:textId="7724A23B" w:rsidR="00436810" w:rsidRDefault="00436810" w:rsidP="0040758B">
            <w:pPr>
              <w:spacing w:line="240" w:lineRule="auto"/>
              <w:ind w:right="-231" w:hanging="19"/>
              <w:jc w:val="center"/>
            </w:pPr>
            <w:r>
              <w:t>Other</w:t>
            </w:r>
          </w:p>
        </w:tc>
      </w:tr>
      <w:tr w:rsidR="00436810" w14:paraId="177B60E9" w14:textId="3F420E35" w:rsidTr="003E1488">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36810" w:rsidRDefault="00436810" w:rsidP="0040758B">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436810" w:rsidRDefault="00436810" w:rsidP="0040758B">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14:paraId="6EBE5979" w14:textId="77777777" w:rsidR="00436810" w:rsidRDefault="00436810" w:rsidP="0040758B">
            <w:pPr>
              <w:spacing w:line="240" w:lineRule="auto"/>
              <w:ind w:right="-231" w:hanging="19"/>
              <w:jc w:val="center"/>
            </w:pPr>
            <w:r>
              <w:t>0.04</w:t>
            </w:r>
          </w:p>
        </w:tc>
        <w:tc>
          <w:tcPr>
            <w:tcW w:w="1275" w:type="dxa"/>
            <w:tcBorders>
              <w:bottom w:val="single" w:sz="8" w:space="0" w:color="808080"/>
            </w:tcBorders>
          </w:tcPr>
          <w:p w14:paraId="6427D2C8" w14:textId="25B4A808" w:rsidR="00436810" w:rsidRDefault="00436810" w:rsidP="0040758B">
            <w:pPr>
              <w:spacing w:line="240" w:lineRule="auto"/>
              <w:ind w:right="-231" w:hanging="19"/>
              <w:jc w:val="center"/>
            </w:pPr>
            <w:r>
              <w:t>Other</w:t>
            </w:r>
          </w:p>
        </w:tc>
      </w:tr>
    </w:tbl>
    <w:p w14:paraId="73417820" w14:textId="77777777" w:rsidR="00471A3D" w:rsidRDefault="00471A3D" w:rsidP="000D6AFE">
      <w:bookmarkStart w:id="36" w:name="_xjuj7385wg2e" w:colFirst="0" w:colLast="0"/>
      <w:bookmarkEnd w:id="36"/>
    </w:p>
    <w:p w14:paraId="31AA4748" w14:textId="77777777" w:rsidR="00471A3D" w:rsidRDefault="00EF0B3C">
      <w:pPr>
        <w:pStyle w:val="Heading5"/>
      </w:pPr>
      <w:bookmarkStart w:id="37" w:name="_skv4plpry6w1" w:colFirst="0" w:colLast="0"/>
      <w:bookmarkEnd w:id="37"/>
      <w:r>
        <w:br w:type="page"/>
      </w:r>
    </w:p>
    <w:p w14:paraId="6C7D5F1C" w14:textId="4AFCC31B" w:rsidR="00471A3D" w:rsidRDefault="00EF0B3C">
      <w:pPr>
        <w:pStyle w:val="Heading5"/>
      </w:pPr>
      <w:bookmarkStart w:id="38" w:name="_hwx622owzuun" w:colFirst="0" w:colLast="0"/>
      <w:bookmarkEnd w:id="38"/>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3330"/>
        <w:gridCol w:w="2235"/>
        <w:gridCol w:w="1520"/>
        <w:gridCol w:w="1520"/>
      </w:tblGrid>
      <w:tr w:rsidR="00471A3D" w14:paraId="2D3A3352" w14:textId="77777777" w:rsidTr="003E1488">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3E1488">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3E1488">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3E1488">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39" w:name="_jevyb6ayauur" w:colFirst="0" w:colLast="0"/>
      <w:bookmarkEnd w:id="39"/>
      <w:r>
        <w:br w:type="page"/>
      </w:r>
    </w:p>
    <w:p w14:paraId="065C37F2" w14:textId="4BB85D67" w:rsidR="00471A3D" w:rsidRDefault="00EF0B3C">
      <w:pPr>
        <w:pStyle w:val="Heading5"/>
      </w:pPr>
      <w:bookmarkStart w:id="40" w:name="_hbmkrdb4vkpx" w:colFirst="0" w:colLast="0"/>
      <w:bookmarkEnd w:id="40"/>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W w:w="7770" w:type="dxa"/>
        <w:tblBorders>
          <w:top w:val="nil"/>
          <w:left w:val="nil"/>
          <w:bottom w:val="nil"/>
          <w:right w:val="nil"/>
          <w:insideH w:val="nil"/>
          <w:insideV w:val="nil"/>
        </w:tblBorders>
        <w:tblLayout w:type="fixed"/>
        <w:tblCellMar>
          <w:top w:w="43" w:type="dxa"/>
          <w:left w:w="100" w:type="dxa"/>
          <w:bottom w:w="43" w:type="dxa"/>
          <w:right w:w="100" w:type="dxa"/>
        </w:tblCellMar>
        <w:tblLook w:val="0600" w:firstRow="0" w:lastRow="0" w:firstColumn="0" w:lastColumn="0" w:noHBand="1" w:noVBand="1"/>
      </w:tblPr>
      <w:tblGrid>
        <w:gridCol w:w="3860"/>
        <w:gridCol w:w="2750"/>
        <w:gridCol w:w="1160"/>
      </w:tblGrid>
      <w:tr w:rsidR="00471A3D" w14:paraId="2574CB6D" w14:textId="77777777" w:rsidTr="003E1488">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76F4C1EA" w14:textId="74E1DDF1" w:rsidR="00471A3D" w:rsidRDefault="00221BD7" w:rsidP="008C4C74">
            <w:pPr>
              <w:spacing w:line="240" w:lineRule="auto"/>
              <w:ind w:firstLine="0"/>
            </w:pPr>
            <w:r>
              <w:t>Forage fish</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3E1488">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3E1488">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41" w:name="_q6022ym9txhx" w:colFirst="0" w:colLast="0"/>
      <w:bookmarkEnd w:id="41"/>
    </w:p>
    <w:p w14:paraId="5BBF1B6B" w14:textId="77777777" w:rsidR="005F4119" w:rsidRDefault="005F4119" w:rsidP="000D6AFE">
      <w:bookmarkStart w:id="42" w:name="_c1i22ejfw50x" w:colFirst="0" w:colLast="0"/>
      <w:bookmarkEnd w:id="42"/>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4035"/>
        <w:gridCol w:w="3180"/>
        <w:gridCol w:w="870"/>
      </w:tblGrid>
      <w:tr w:rsidR="00471A3D" w14:paraId="69B07F7B" w14:textId="77777777" w:rsidTr="003E1488">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3E1488">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3E1488">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3E1488">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3E1488">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3E1488">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rsidTr="003E1488">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rsidTr="003E1488">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43" w:name="_ki29orrn0w1t" w:colFirst="0" w:colLast="0"/>
      <w:bookmarkEnd w:id="43"/>
      <w:r>
        <w:br w:type="page"/>
      </w:r>
    </w:p>
    <w:p w14:paraId="273258F5" w14:textId="77777777" w:rsidR="00471A3D" w:rsidRDefault="00EF0B3C" w:rsidP="005F4119">
      <w:pPr>
        <w:pStyle w:val="Heading5"/>
        <w:ind w:right="810"/>
      </w:pPr>
      <w:bookmarkStart w:id="44" w:name="_4nmytzjag5o2" w:colFirst="0" w:colLast="0"/>
      <w:bookmarkEnd w:id="44"/>
      <w:r>
        <w:lastRenderedPageBreak/>
        <w:t>Table S6. Results of permutation-based multivariate analysis of variance PerMANOVA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3E1488">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1D943A6" w:rsidR="00471A3D" w:rsidRPr="00D7682F" w:rsidRDefault="005B6AA6">
            <w:pPr>
              <w:spacing w:line="240" w:lineRule="auto"/>
              <w:ind w:firstLine="0"/>
              <w:jc w:val="right"/>
            </w:pPr>
            <w:r>
              <w:t>S</w:t>
            </w:r>
            <w:r w:rsidR="00EF0B3C"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3E1488">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1924106" w:rsidR="00471A3D" w:rsidRDefault="00EF0B3C" w:rsidP="005B6AA6">
            <w:pPr>
              <w:spacing w:line="240" w:lineRule="auto"/>
              <w:ind w:firstLine="0"/>
              <w:jc w:val="right"/>
            </w:pPr>
            <w:r>
              <w:t>4.</w:t>
            </w:r>
            <w:r w:rsidR="005B6AA6">
              <w:t>61</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4ED972C7" w:rsidR="00471A3D" w:rsidRDefault="005B6AA6">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3DB06F42" w:rsidR="00471A3D" w:rsidRDefault="005B6AA6">
            <w:pPr>
              <w:spacing w:line="240" w:lineRule="auto"/>
              <w:ind w:firstLine="0"/>
              <w:jc w:val="right"/>
            </w:pPr>
            <w:r>
              <w:t>12.35</w:t>
            </w:r>
          </w:p>
        </w:tc>
        <w:tc>
          <w:tcPr>
            <w:tcW w:w="1160" w:type="dxa"/>
            <w:tcMar>
              <w:top w:w="100" w:type="dxa"/>
              <w:left w:w="100" w:type="dxa"/>
              <w:bottom w:w="100" w:type="dxa"/>
              <w:right w:w="100" w:type="dxa"/>
            </w:tcMar>
          </w:tcPr>
          <w:p w14:paraId="2DF75B14" w14:textId="3C05E7CC" w:rsidR="00471A3D" w:rsidRDefault="00EF0B3C" w:rsidP="005B6AA6">
            <w:pPr>
              <w:spacing w:line="240" w:lineRule="auto"/>
              <w:ind w:firstLine="0"/>
              <w:jc w:val="right"/>
            </w:pPr>
            <w:r>
              <w:t>0.2</w:t>
            </w:r>
            <w:r w:rsidR="005B6AA6">
              <w:t>6</w:t>
            </w:r>
          </w:p>
        </w:tc>
        <w:tc>
          <w:tcPr>
            <w:tcW w:w="1160" w:type="dxa"/>
            <w:tcMar>
              <w:top w:w="100" w:type="dxa"/>
              <w:left w:w="100" w:type="dxa"/>
              <w:bottom w:w="100" w:type="dxa"/>
              <w:right w:w="100" w:type="dxa"/>
            </w:tcMar>
          </w:tcPr>
          <w:p w14:paraId="056DD1DB" w14:textId="61D76137" w:rsidR="00471A3D" w:rsidRDefault="005B6AA6">
            <w:pPr>
              <w:spacing w:line="240" w:lineRule="auto"/>
              <w:ind w:firstLine="0"/>
              <w:jc w:val="right"/>
            </w:pPr>
            <w:r>
              <w:t>38.80</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483684FD" w:rsidR="00471A3D" w:rsidRDefault="005B6AA6">
            <w:pPr>
              <w:spacing w:line="240" w:lineRule="auto"/>
              <w:ind w:firstLine="0"/>
              <w:jc w:val="right"/>
            </w:pPr>
            <w:r>
              <w:t>0.7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1864BD15" w:rsidR="00471A3D" w:rsidRDefault="005B6AA6">
            <w:pPr>
              <w:spacing w:line="240" w:lineRule="auto"/>
              <w:ind w:firstLine="0"/>
              <w:jc w:val="right"/>
            </w:pPr>
            <w:r>
              <w:t>2.27</w:t>
            </w:r>
          </w:p>
        </w:tc>
        <w:tc>
          <w:tcPr>
            <w:tcW w:w="1160" w:type="dxa"/>
            <w:tcMar>
              <w:top w:w="100" w:type="dxa"/>
              <w:left w:w="100" w:type="dxa"/>
              <w:bottom w:w="100" w:type="dxa"/>
              <w:right w:w="100" w:type="dxa"/>
            </w:tcMar>
          </w:tcPr>
          <w:p w14:paraId="00DD92A5" w14:textId="298583B7" w:rsidR="00471A3D" w:rsidRDefault="00EF0B3C" w:rsidP="005B6AA6">
            <w:pPr>
              <w:spacing w:line="240" w:lineRule="auto"/>
              <w:ind w:firstLine="0"/>
              <w:jc w:val="center"/>
            </w:pPr>
            <w:r>
              <w:t>0.00</w:t>
            </w:r>
            <w:r w:rsidR="005B6AA6">
              <w:t>7</w:t>
            </w:r>
          </w:p>
        </w:tc>
      </w:tr>
      <w:tr w:rsidR="00471A3D" w14:paraId="3264B2F0"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0E9E827C" w:rsidR="00471A3D" w:rsidRDefault="00EF0B3C" w:rsidP="005B6AA6">
            <w:pPr>
              <w:spacing w:line="240" w:lineRule="auto"/>
              <w:ind w:firstLine="0"/>
              <w:jc w:val="right"/>
            </w:pPr>
            <w:r>
              <w:t>5.</w:t>
            </w:r>
            <w:r w:rsidR="005B6AA6">
              <w:t>61</w:t>
            </w:r>
          </w:p>
        </w:tc>
        <w:tc>
          <w:tcPr>
            <w:tcW w:w="1160" w:type="dxa"/>
            <w:tcMar>
              <w:top w:w="100" w:type="dxa"/>
              <w:left w:w="100" w:type="dxa"/>
              <w:bottom w:w="100" w:type="dxa"/>
              <w:right w:w="100" w:type="dxa"/>
            </w:tcMar>
          </w:tcPr>
          <w:p w14:paraId="335C36C7" w14:textId="1C5057EA" w:rsidR="00471A3D" w:rsidRDefault="00EF0B3C" w:rsidP="005B6AA6">
            <w:pPr>
              <w:spacing w:line="240" w:lineRule="auto"/>
              <w:ind w:firstLine="0"/>
              <w:jc w:val="right"/>
            </w:pPr>
            <w:r>
              <w:t>0.1</w:t>
            </w:r>
            <w:r w:rsidR="005B6AA6">
              <w:t>2</w:t>
            </w:r>
          </w:p>
        </w:tc>
        <w:tc>
          <w:tcPr>
            <w:tcW w:w="1160" w:type="dxa"/>
            <w:tcMar>
              <w:top w:w="100" w:type="dxa"/>
              <w:left w:w="100" w:type="dxa"/>
              <w:bottom w:w="100" w:type="dxa"/>
              <w:right w:w="100" w:type="dxa"/>
            </w:tcMar>
          </w:tcPr>
          <w:p w14:paraId="73AE43C3" w14:textId="216F3C51" w:rsidR="00471A3D" w:rsidRDefault="005B6AA6">
            <w:pPr>
              <w:spacing w:line="240" w:lineRule="auto"/>
              <w:ind w:firstLine="0"/>
              <w:jc w:val="right"/>
            </w:pPr>
            <w:r>
              <w:t>17.64</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6A17E9D" w:rsidR="00471A3D" w:rsidRDefault="00EF0B3C" w:rsidP="005B6AA6">
            <w:pPr>
              <w:spacing w:line="240" w:lineRule="auto"/>
              <w:ind w:firstLine="0"/>
              <w:jc w:val="right"/>
            </w:pPr>
            <w:r>
              <w:t>0.0</w:t>
            </w:r>
            <w:r w:rsidR="005B6AA6">
              <w:t>1</w:t>
            </w:r>
          </w:p>
        </w:tc>
        <w:tc>
          <w:tcPr>
            <w:tcW w:w="1160" w:type="dxa"/>
            <w:tcMar>
              <w:top w:w="100" w:type="dxa"/>
              <w:left w:w="100" w:type="dxa"/>
              <w:bottom w:w="100" w:type="dxa"/>
              <w:right w:w="100" w:type="dxa"/>
            </w:tcMar>
          </w:tcPr>
          <w:p w14:paraId="05F24FE2" w14:textId="47F4EB10" w:rsidR="00471A3D" w:rsidRDefault="005B6AA6">
            <w:pPr>
              <w:spacing w:line="240" w:lineRule="auto"/>
              <w:ind w:firstLine="0"/>
              <w:jc w:val="right"/>
            </w:pPr>
            <w:r>
              <w:t>2.02</w:t>
            </w:r>
          </w:p>
        </w:tc>
        <w:tc>
          <w:tcPr>
            <w:tcW w:w="1160" w:type="dxa"/>
            <w:tcMar>
              <w:top w:w="100" w:type="dxa"/>
              <w:left w:w="100" w:type="dxa"/>
              <w:bottom w:w="100" w:type="dxa"/>
              <w:right w:w="100" w:type="dxa"/>
            </w:tcMar>
          </w:tcPr>
          <w:p w14:paraId="3BEF33F2" w14:textId="02DEA921" w:rsidR="00471A3D" w:rsidRDefault="00EF0B3C" w:rsidP="005B6AA6">
            <w:pPr>
              <w:spacing w:line="240" w:lineRule="auto"/>
              <w:ind w:firstLine="0"/>
              <w:jc w:val="center"/>
            </w:pPr>
            <w:r>
              <w:t>0.0</w:t>
            </w:r>
            <w:r w:rsidR="005B6AA6">
              <w:t>17</w:t>
            </w:r>
          </w:p>
        </w:tc>
      </w:tr>
      <w:tr w:rsidR="00471A3D" w14:paraId="318B0CFF"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65817791" w:rsidR="00471A3D" w:rsidRDefault="00EF0B3C" w:rsidP="005B6AA6">
            <w:pPr>
              <w:spacing w:line="240" w:lineRule="auto"/>
              <w:ind w:firstLine="0"/>
              <w:jc w:val="right"/>
            </w:pPr>
            <w:r>
              <w:t>2.</w:t>
            </w:r>
            <w:r w:rsidR="005B6AA6">
              <w:t>12</w:t>
            </w:r>
          </w:p>
        </w:tc>
        <w:tc>
          <w:tcPr>
            <w:tcW w:w="1160" w:type="dxa"/>
            <w:tcMar>
              <w:top w:w="100" w:type="dxa"/>
              <w:left w:w="100" w:type="dxa"/>
              <w:bottom w:w="100" w:type="dxa"/>
              <w:right w:w="100" w:type="dxa"/>
            </w:tcMar>
          </w:tcPr>
          <w:p w14:paraId="782ADC87" w14:textId="52D881A2" w:rsidR="00471A3D" w:rsidRDefault="005B6AA6">
            <w:pPr>
              <w:spacing w:line="240" w:lineRule="auto"/>
              <w:ind w:firstLine="0"/>
              <w:jc w:val="right"/>
            </w:pPr>
            <w:r>
              <w:t>0.04</w:t>
            </w:r>
          </w:p>
        </w:tc>
        <w:tc>
          <w:tcPr>
            <w:tcW w:w="1160" w:type="dxa"/>
            <w:tcMar>
              <w:top w:w="100" w:type="dxa"/>
              <w:left w:w="100" w:type="dxa"/>
              <w:bottom w:w="100" w:type="dxa"/>
              <w:right w:w="100" w:type="dxa"/>
            </w:tcMar>
          </w:tcPr>
          <w:p w14:paraId="1F5B2C31" w14:textId="0C17C2F9" w:rsidR="00471A3D" w:rsidRDefault="005B6AA6">
            <w:pPr>
              <w:spacing w:line="240" w:lineRule="auto"/>
              <w:ind w:firstLine="0"/>
              <w:jc w:val="right"/>
            </w:pPr>
            <w:r>
              <w:t>1.67</w:t>
            </w:r>
          </w:p>
        </w:tc>
        <w:tc>
          <w:tcPr>
            <w:tcW w:w="1160" w:type="dxa"/>
            <w:tcMar>
              <w:top w:w="100" w:type="dxa"/>
              <w:left w:w="100" w:type="dxa"/>
              <w:bottom w:w="100" w:type="dxa"/>
              <w:right w:w="100" w:type="dxa"/>
            </w:tcMar>
          </w:tcPr>
          <w:p w14:paraId="07BB251A" w14:textId="45E05D7E" w:rsidR="00471A3D" w:rsidRDefault="00EF0B3C" w:rsidP="005B6AA6">
            <w:pPr>
              <w:spacing w:line="240" w:lineRule="auto"/>
              <w:ind w:firstLine="0"/>
              <w:jc w:val="center"/>
            </w:pPr>
            <w:r>
              <w:t>0.00</w:t>
            </w:r>
            <w:r w:rsidR="005B6AA6">
              <w:t>2</w:t>
            </w:r>
          </w:p>
        </w:tc>
      </w:tr>
      <w:tr w:rsidR="00471A3D" w14:paraId="19EA839D" w14:textId="77777777" w:rsidTr="003E1488">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881BDD1" w:rsidR="00471A3D" w:rsidRDefault="005B6AA6">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14:paraId="3261A586" w14:textId="658B0054" w:rsidR="00471A3D" w:rsidRDefault="005B6AA6">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45" w:name="_pgddbdrpqrf3" w:colFirst="0" w:colLast="0"/>
      <w:bookmarkEnd w:id="45"/>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3E1488">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3E1488">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3E1488">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3E1488">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3E1488">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3E1488">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3E1488">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3E1488">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46" w:name="_2scs6bp8gdub" w:colFirst="0" w:colLast="0"/>
      <w:bookmarkEnd w:id="46"/>
      <w:r>
        <w:br w:type="page"/>
      </w:r>
    </w:p>
    <w:p w14:paraId="66DB5A34" w14:textId="77777777" w:rsidR="00471A3D" w:rsidRDefault="00EF0B3C" w:rsidP="005F4119">
      <w:pPr>
        <w:pStyle w:val="Heading5"/>
        <w:ind w:right="900"/>
      </w:pPr>
      <w:bookmarkStart w:id="47" w:name="_pq9iyiy0gnbe" w:colFirst="0" w:colLast="0"/>
      <w:bookmarkEnd w:id="47"/>
      <w:r>
        <w:lastRenderedPageBreak/>
        <w:t>Table S8. Results of permutation-based multivariate analysis of variance PerMANOVA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3E1488">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3E1488">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3E1488">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48" w:name="_7mx6lcdim2sk" w:colFirst="0" w:colLast="0"/>
      <w:bookmarkEnd w:id="48"/>
    </w:p>
    <w:p w14:paraId="3889A857" w14:textId="77777777" w:rsidR="00471A3D" w:rsidRDefault="00EF0B3C" w:rsidP="005F4119">
      <w:pPr>
        <w:pStyle w:val="Heading5"/>
        <w:ind w:right="900"/>
      </w:pPr>
      <w:bookmarkStart w:id="49" w:name="_q9i8fb532wt5" w:colFirst="0" w:colLast="0"/>
      <w:bookmarkEnd w:id="49"/>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W w:w="72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3E1488">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3E1488">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3E1488">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3E1488">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2DF1290B" w:rsidR="00471A3D" w:rsidRPr="00075AD8" w:rsidRDefault="00EF0B3C" w:rsidP="00912CF7">
      <w:pPr>
        <w:pStyle w:val="Heading5"/>
        <w:rPr>
          <w:i/>
        </w:rPr>
      </w:pPr>
      <w:bookmarkStart w:id="50" w:name="_qq89hmytn47d" w:colFirst="0" w:colLast="0"/>
      <w:bookmarkEnd w:id="50"/>
      <w:r>
        <w:t>Table S10</w:t>
      </w:r>
      <w:r w:rsidR="00594E7A">
        <w:t>.</w:t>
      </w:r>
      <w:r>
        <w:t xml:space="preserve"> Results of model selection for binomial models predicting the probability of occurrence of </w:t>
      </w:r>
      <w:r w:rsidR="005550E0">
        <w:t>ju</w:t>
      </w:r>
      <w:r>
        <w:t xml:space="preserve">venile rockfishes. </w:t>
      </w:r>
      <w:r w:rsidR="00D976F6">
        <w:t xml:space="preserve">Table shows the coefficient for terms present in the model. </w:t>
      </w:r>
      <w:r w:rsidR="0043773A">
        <w:t xml:space="preserve">All models include Site and Year as random, fixed effects. </w:t>
      </w:r>
      <w:r>
        <w:t xml:space="preserve">Data were summarized by Site x Depth x Area x Year bins prior to analysis. </w:t>
      </w:r>
      <w:r w:rsidR="00075AD8">
        <w:t xml:space="preserve">Total kelp is the sum of all stipitate kelps, surface canopy is the sum of </w:t>
      </w:r>
      <w:r w:rsidR="00075AD8" w:rsidRPr="00075AD8">
        <w:rPr>
          <w:i/>
        </w:rPr>
        <w:t>Macro</w:t>
      </w:r>
      <w:r w:rsidR="00075AD8">
        <w:t xml:space="preserve"> and </w:t>
      </w:r>
      <w:r w:rsidR="00075AD8" w:rsidRPr="00075AD8">
        <w:rPr>
          <w:i/>
        </w:rPr>
        <w:t>Nereo</w:t>
      </w:r>
      <w:r w:rsidR="00075AD8">
        <w:t xml:space="preserve">, </w:t>
      </w:r>
      <w:r w:rsidR="00AA4B62">
        <w:rPr>
          <w:i/>
        </w:rPr>
        <w:t xml:space="preserve">Macro = Macrocystis, Nereo = Nereocystis, Ptery = Pterygophora. </w:t>
      </w:r>
      <w:r w:rsidR="00AA4B62" w:rsidRPr="00175D23">
        <w:t>Canopy kelps</w:t>
      </w:r>
      <w:r w:rsidR="00912CF7">
        <w:t xml:space="preserve"> is the sum of </w:t>
      </w:r>
      <w:r w:rsidR="00AA4B62">
        <w:rPr>
          <w:i/>
        </w:rPr>
        <w:t>Macrocystis</w:t>
      </w:r>
      <w:r w:rsidR="00AA4B62" w:rsidRPr="00912CF7">
        <w:t xml:space="preserve"> and </w:t>
      </w:r>
      <w:r w:rsidR="00075AD8">
        <w:rPr>
          <w:i/>
        </w:rPr>
        <w:t xml:space="preserve">Nereocystis. </w:t>
      </w:r>
      <w:r w:rsidR="00912CF7">
        <w:t xml:space="preserve">Other is the sum of </w:t>
      </w:r>
      <w:r w:rsidR="00676567">
        <w:t xml:space="preserve">remaining </w:t>
      </w:r>
      <w:r w:rsidR="00075AD8">
        <w:t>stipiate kelps</w:t>
      </w:r>
      <w:r w:rsidR="00912CF7">
        <w:t xml:space="preserve">. </w:t>
      </w:r>
      <w:r w:rsidR="00AA4B62">
        <w:t>Kelps were included as continuous variables, Year and S</w:t>
      </w:r>
      <w:r w:rsidR="005550E0">
        <w:t>ite and random factors and included in all models</w:t>
      </w:r>
      <w:r w:rsidR="00E879BD">
        <w:t>.</w:t>
      </w:r>
    </w:p>
    <w:p w14:paraId="2B7AB8CB" w14:textId="77777777" w:rsidR="009A0781" w:rsidRPr="009A0781" w:rsidRDefault="009A0781" w:rsidP="009A0781"/>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9A0781" w:rsidRPr="009A0781" w14:paraId="67727402" w14:textId="77777777" w:rsidTr="00075AD8">
        <w:trPr>
          <w:trHeight w:val="300"/>
        </w:trPr>
        <w:tc>
          <w:tcPr>
            <w:tcW w:w="927" w:type="dxa"/>
            <w:tcBorders>
              <w:top w:val="nil"/>
              <w:left w:val="nil"/>
              <w:bottom w:val="single" w:sz="4" w:space="0" w:color="auto"/>
              <w:right w:val="nil"/>
            </w:tcBorders>
            <w:shd w:val="clear" w:color="auto" w:fill="auto"/>
            <w:noWrap/>
            <w:vAlign w:val="bottom"/>
            <w:hideMark/>
          </w:tcPr>
          <w:p w14:paraId="73039419"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14:paraId="6B557D4A"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14:paraId="49B4639D"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14:paraId="285E4EE2"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14:paraId="45050D91"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14:paraId="6DE648DE"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Ptery</w:t>
            </w:r>
          </w:p>
        </w:tc>
        <w:tc>
          <w:tcPr>
            <w:tcW w:w="954" w:type="dxa"/>
            <w:tcBorders>
              <w:top w:val="nil"/>
              <w:left w:val="nil"/>
              <w:bottom w:val="single" w:sz="4" w:space="0" w:color="auto"/>
              <w:right w:val="nil"/>
            </w:tcBorders>
            <w:shd w:val="clear" w:color="auto" w:fill="auto"/>
            <w:noWrap/>
            <w:vAlign w:val="bottom"/>
            <w:hideMark/>
          </w:tcPr>
          <w:p w14:paraId="36865AA5"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14:paraId="5B50384B"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14:paraId="2F8C729C"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14:paraId="3A158A96" w14:textId="2B9D4F81" w:rsidR="009A0781" w:rsidRPr="009A0781" w:rsidRDefault="009A0781" w:rsidP="00075AD8">
            <w:pPr>
              <w:spacing w:line="240" w:lineRule="auto"/>
              <w:ind w:firstLine="0"/>
              <w:jc w:val="center"/>
              <w:rPr>
                <w:color w:val="000000"/>
                <w:sz w:val="20"/>
                <w:szCs w:val="20"/>
                <w:lang w:val="en-US"/>
              </w:rPr>
            </w:pPr>
            <w:r>
              <w:rPr>
                <w:color w:val="000000"/>
                <w:sz w:val="20"/>
                <w:szCs w:val="20"/>
                <w:lang w:val="en-US"/>
              </w:rPr>
              <w:t>ΔAICc</w:t>
            </w:r>
          </w:p>
        </w:tc>
      </w:tr>
      <w:tr w:rsidR="009A0781" w:rsidRPr="009A0781" w14:paraId="3DF0028A" w14:textId="77777777" w:rsidTr="009A0781">
        <w:trPr>
          <w:trHeight w:val="300"/>
        </w:trPr>
        <w:tc>
          <w:tcPr>
            <w:tcW w:w="927" w:type="dxa"/>
            <w:tcBorders>
              <w:top w:val="single" w:sz="4" w:space="0" w:color="auto"/>
              <w:left w:val="nil"/>
              <w:bottom w:val="nil"/>
              <w:right w:val="nil"/>
            </w:tcBorders>
            <w:shd w:val="clear" w:color="auto" w:fill="auto"/>
            <w:noWrap/>
            <w:vAlign w:val="center"/>
            <w:hideMark/>
          </w:tcPr>
          <w:p w14:paraId="2CD9509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14:paraId="27F4640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14:paraId="65AD3C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14:paraId="420908A7"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14:paraId="6F9DD398" w14:textId="77777777" w:rsidR="009A0781" w:rsidRPr="009A0781" w:rsidRDefault="009A0781" w:rsidP="009A0781">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14:paraId="14CB61C3" w14:textId="77777777" w:rsidR="009A0781" w:rsidRPr="009A0781" w:rsidRDefault="009A0781" w:rsidP="009A0781">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14:paraId="59722CE9" w14:textId="77777777" w:rsidR="009A0781" w:rsidRPr="009A0781" w:rsidRDefault="009A0781" w:rsidP="009A0781">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14:paraId="0C31D3E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6E9AA53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14:paraId="3DC15BE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w:t>
            </w:r>
          </w:p>
        </w:tc>
      </w:tr>
      <w:tr w:rsidR="009A0781" w:rsidRPr="009A0781" w14:paraId="065F5385" w14:textId="77777777" w:rsidTr="009A0781">
        <w:trPr>
          <w:trHeight w:val="300"/>
        </w:trPr>
        <w:tc>
          <w:tcPr>
            <w:tcW w:w="927" w:type="dxa"/>
            <w:tcBorders>
              <w:top w:val="nil"/>
              <w:left w:val="nil"/>
              <w:bottom w:val="nil"/>
              <w:right w:val="nil"/>
            </w:tcBorders>
            <w:shd w:val="clear" w:color="auto" w:fill="auto"/>
            <w:noWrap/>
            <w:vAlign w:val="center"/>
            <w:hideMark/>
          </w:tcPr>
          <w:p w14:paraId="3B9E3C8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14:paraId="4083E8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14:paraId="1F7DFC5D" w14:textId="77777777" w:rsidR="009A0781" w:rsidRPr="009A0781" w:rsidRDefault="009A0781" w:rsidP="009A0781">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14:paraId="3F472EA9"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8D5F00C"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266D05B"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D53FE4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0A4F1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84FD2C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14:paraId="4956148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w:t>
            </w:r>
          </w:p>
        </w:tc>
      </w:tr>
      <w:tr w:rsidR="009A0781" w:rsidRPr="009A0781" w14:paraId="4DB0687B" w14:textId="77777777" w:rsidTr="009A0781">
        <w:trPr>
          <w:trHeight w:val="300"/>
        </w:trPr>
        <w:tc>
          <w:tcPr>
            <w:tcW w:w="927" w:type="dxa"/>
            <w:tcBorders>
              <w:top w:val="nil"/>
              <w:left w:val="nil"/>
              <w:bottom w:val="nil"/>
              <w:right w:val="nil"/>
            </w:tcBorders>
            <w:shd w:val="clear" w:color="auto" w:fill="auto"/>
            <w:noWrap/>
            <w:vAlign w:val="center"/>
            <w:hideMark/>
          </w:tcPr>
          <w:p w14:paraId="1213D72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14:paraId="1E32CC9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DDF7E4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14:paraId="21FBE6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7C6704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72CE1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14:paraId="67EDB1B9"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4C7FC5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7298D2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14:paraId="0018ACF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4</w:t>
            </w:r>
          </w:p>
        </w:tc>
      </w:tr>
      <w:tr w:rsidR="009A0781" w:rsidRPr="009A0781" w14:paraId="38177D0A" w14:textId="77777777" w:rsidTr="009A0781">
        <w:trPr>
          <w:trHeight w:val="300"/>
        </w:trPr>
        <w:tc>
          <w:tcPr>
            <w:tcW w:w="927" w:type="dxa"/>
            <w:tcBorders>
              <w:top w:val="nil"/>
              <w:left w:val="nil"/>
              <w:bottom w:val="nil"/>
              <w:right w:val="nil"/>
            </w:tcBorders>
            <w:shd w:val="clear" w:color="auto" w:fill="auto"/>
            <w:noWrap/>
            <w:vAlign w:val="center"/>
            <w:hideMark/>
          </w:tcPr>
          <w:p w14:paraId="03A50DF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14:paraId="6E16086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E4C8C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14:paraId="39ADDF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E64005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D6D4D4A"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53AE14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14:paraId="5EE05E7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095E67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14:paraId="71B7ED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14</w:t>
            </w:r>
          </w:p>
        </w:tc>
      </w:tr>
      <w:tr w:rsidR="009A0781" w:rsidRPr="009A0781" w14:paraId="6EB9791E" w14:textId="77777777" w:rsidTr="009A0781">
        <w:trPr>
          <w:trHeight w:val="300"/>
        </w:trPr>
        <w:tc>
          <w:tcPr>
            <w:tcW w:w="927" w:type="dxa"/>
            <w:tcBorders>
              <w:top w:val="nil"/>
              <w:left w:val="nil"/>
              <w:bottom w:val="nil"/>
              <w:right w:val="nil"/>
            </w:tcBorders>
            <w:shd w:val="clear" w:color="auto" w:fill="auto"/>
            <w:noWrap/>
            <w:vAlign w:val="center"/>
            <w:hideMark/>
          </w:tcPr>
          <w:p w14:paraId="7824A8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14:paraId="3174199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06F034"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B39CAC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14:paraId="73248C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14:paraId="5C3A9F50"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4FFEB03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78BB9E0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0AB31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14:paraId="529D119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27</w:t>
            </w:r>
          </w:p>
        </w:tc>
      </w:tr>
      <w:tr w:rsidR="009A0781" w:rsidRPr="009A0781" w14:paraId="3AD38452" w14:textId="77777777" w:rsidTr="009A0781">
        <w:trPr>
          <w:trHeight w:val="300"/>
        </w:trPr>
        <w:tc>
          <w:tcPr>
            <w:tcW w:w="927" w:type="dxa"/>
            <w:tcBorders>
              <w:top w:val="nil"/>
              <w:left w:val="nil"/>
              <w:bottom w:val="nil"/>
              <w:right w:val="nil"/>
            </w:tcBorders>
            <w:shd w:val="clear" w:color="auto" w:fill="auto"/>
            <w:noWrap/>
            <w:vAlign w:val="center"/>
            <w:hideMark/>
          </w:tcPr>
          <w:p w14:paraId="5C685F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14:paraId="2B32BE1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4B418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14:paraId="1C23A341"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1E3AB880"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4DC4CFB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14:paraId="126117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14:paraId="31E2187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9D1084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14:paraId="7337B2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58</w:t>
            </w:r>
          </w:p>
        </w:tc>
      </w:tr>
      <w:tr w:rsidR="009A0781" w:rsidRPr="009A0781" w14:paraId="3025A9BC" w14:textId="77777777" w:rsidTr="009A0781">
        <w:trPr>
          <w:trHeight w:val="300"/>
        </w:trPr>
        <w:tc>
          <w:tcPr>
            <w:tcW w:w="927" w:type="dxa"/>
            <w:tcBorders>
              <w:top w:val="nil"/>
              <w:left w:val="nil"/>
              <w:bottom w:val="nil"/>
              <w:right w:val="nil"/>
            </w:tcBorders>
            <w:shd w:val="clear" w:color="auto" w:fill="auto"/>
            <w:noWrap/>
            <w:vAlign w:val="center"/>
            <w:hideMark/>
          </w:tcPr>
          <w:p w14:paraId="5F87F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14:paraId="7F39789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AD4FC0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7D535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14:paraId="097994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14:paraId="1830AA6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14:paraId="1E054347"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4AF2ADD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5B031F8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14:paraId="21DCD6B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88</w:t>
            </w:r>
          </w:p>
        </w:tc>
      </w:tr>
      <w:tr w:rsidR="009A0781" w:rsidRPr="009A0781" w14:paraId="01A720A1" w14:textId="77777777" w:rsidTr="009A0781">
        <w:trPr>
          <w:trHeight w:val="300"/>
        </w:trPr>
        <w:tc>
          <w:tcPr>
            <w:tcW w:w="927" w:type="dxa"/>
            <w:tcBorders>
              <w:top w:val="nil"/>
              <w:left w:val="nil"/>
              <w:bottom w:val="nil"/>
              <w:right w:val="nil"/>
            </w:tcBorders>
            <w:shd w:val="clear" w:color="auto" w:fill="auto"/>
            <w:noWrap/>
            <w:vAlign w:val="center"/>
            <w:hideMark/>
          </w:tcPr>
          <w:p w14:paraId="2FED4BD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14:paraId="3D82657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7A9C0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50C1B68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14:paraId="328433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14:paraId="14A6998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65C2E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14:paraId="29616A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193C75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14:paraId="3F858E0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47</w:t>
            </w:r>
          </w:p>
        </w:tc>
      </w:tr>
      <w:tr w:rsidR="009A0781" w:rsidRPr="009A0781" w14:paraId="5AF31C9C" w14:textId="77777777" w:rsidTr="009A0781">
        <w:trPr>
          <w:trHeight w:val="300"/>
        </w:trPr>
        <w:tc>
          <w:tcPr>
            <w:tcW w:w="927" w:type="dxa"/>
            <w:tcBorders>
              <w:top w:val="nil"/>
              <w:left w:val="nil"/>
              <w:bottom w:val="nil"/>
              <w:right w:val="nil"/>
            </w:tcBorders>
            <w:shd w:val="clear" w:color="auto" w:fill="auto"/>
            <w:noWrap/>
            <w:vAlign w:val="center"/>
            <w:hideMark/>
          </w:tcPr>
          <w:p w14:paraId="039B71C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14:paraId="7D69402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9CF017A"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786FB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1862F43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14:paraId="273F739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14:paraId="484235A1"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F10502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FDFF33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14:paraId="6D83236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02</w:t>
            </w:r>
          </w:p>
        </w:tc>
      </w:tr>
      <w:tr w:rsidR="009A0781" w:rsidRPr="009A0781" w14:paraId="6B518C15" w14:textId="77777777" w:rsidTr="009A0781">
        <w:trPr>
          <w:trHeight w:val="300"/>
        </w:trPr>
        <w:tc>
          <w:tcPr>
            <w:tcW w:w="927" w:type="dxa"/>
            <w:tcBorders>
              <w:top w:val="nil"/>
              <w:left w:val="nil"/>
              <w:bottom w:val="nil"/>
              <w:right w:val="nil"/>
            </w:tcBorders>
            <w:shd w:val="clear" w:color="auto" w:fill="auto"/>
            <w:noWrap/>
            <w:vAlign w:val="center"/>
            <w:hideMark/>
          </w:tcPr>
          <w:p w14:paraId="3B9D6B0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14:paraId="211EF98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C56922B"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032605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07A62EC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14:paraId="0D5DBE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14:paraId="606884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14:paraId="24A88A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70D7A0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14:paraId="1B3C172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59</w:t>
            </w:r>
          </w:p>
        </w:tc>
      </w:tr>
      <w:tr w:rsidR="009A0781" w:rsidRPr="009A0781" w14:paraId="13D210BE" w14:textId="77777777" w:rsidTr="009A0781">
        <w:trPr>
          <w:trHeight w:val="300"/>
        </w:trPr>
        <w:tc>
          <w:tcPr>
            <w:tcW w:w="927" w:type="dxa"/>
            <w:tcBorders>
              <w:top w:val="nil"/>
              <w:left w:val="nil"/>
              <w:bottom w:val="nil"/>
              <w:right w:val="nil"/>
            </w:tcBorders>
            <w:shd w:val="clear" w:color="auto" w:fill="auto"/>
            <w:noWrap/>
            <w:vAlign w:val="center"/>
            <w:hideMark/>
          </w:tcPr>
          <w:p w14:paraId="3277FC1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14:paraId="400DC429"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B2B244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11B60E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14:paraId="426259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14:paraId="521682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14:paraId="448949B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14:paraId="61DE46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2738065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14:paraId="2B5916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66</w:t>
            </w:r>
          </w:p>
        </w:tc>
      </w:tr>
      <w:tr w:rsidR="009A0781" w:rsidRPr="009A0781" w14:paraId="2B43B62F" w14:textId="77777777" w:rsidTr="009A0781">
        <w:trPr>
          <w:trHeight w:val="300"/>
        </w:trPr>
        <w:tc>
          <w:tcPr>
            <w:tcW w:w="927" w:type="dxa"/>
            <w:tcBorders>
              <w:top w:val="nil"/>
              <w:left w:val="nil"/>
              <w:bottom w:val="nil"/>
              <w:right w:val="nil"/>
            </w:tcBorders>
            <w:shd w:val="clear" w:color="auto" w:fill="auto"/>
            <w:noWrap/>
            <w:vAlign w:val="center"/>
            <w:hideMark/>
          </w:tcPr>
          <w:p w14:paraId="7CD8FFC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14:paraId="2BDA067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63780B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A51B2C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B43CB3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14:paraId="62D7D7DE"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0D814627"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336D0C3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797AE0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14:paraId="7A04F5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94</w:t>
            </w:r>
          </w:p>
        </w:tc>
      </w:tr>
      <w:tr w:rsidR="009A0781" w:rsidRPr="009A0781" w14:paraId="1E28A4FA" w14:textId="77777777" w:rsidTr="009A0781">
        <w:trPr>
          <w:trHeight w:val="300"/>
        </w:trPr>
        <w:tc>
          <w:tcPr>
            <w:tcW w:w="927" w:type="dxa"/>
            <w:tcBorders>
              <w:top w:val="nil"/>
              <w:left w:val="nil"/>
              <w:bottom w:val="nil"/>
              <w:right w:val="nil"/>
            </w:tcBorders>
            <w:shd w:val="clear" w:color="auto" w:fill="auto"/>
            <w:noWrap/>
            <w:vAlign w:val="center"/>
            <w:hideMark/>
          </w:tcPr>
          <w:p w14:paraId="5FB104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14:paraId="2514595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8B359C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3873F72"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6699B55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14:paraId="31CE4B3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227F51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14:paraId="61F3309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9C60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14:paraId="0F2875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73</w:t>
            </w:r>
          </w:p>
        </w:tc>
      </w:tr>
      <w:tr w:rsidR="009A0781" w:rsidRPr="009A0781" w14:paraId="3D4AB31A" w14:textId="77777777" w:rsidTr="009A0781">
        <w:trPr>
          <w:trHeight w:val="300"/>
        </w:trPr>
        <w:tc>
          <w:tcPr>
            <w:tcW w:w="927" w:type="dxa"/>
            <w:tcBorders>
              <w:top w:val="nil"/>
              <w:left w:val="nil"/>
              <w:bottom w:val="nil"/>
              <w:right w:val="nil"/>
            </w:tcBorders>
            <w:shd w:val="clear" w:color="auto" w:fill="auto"/>
            <w:noWrap/>
            <w:vAlign w:val="center"/>
            <w:hideMark/>
          </w:tcPr>
          <w:p w14:paraId="184DBF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14:paraId="79B55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D3146E8"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67A062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14:paraId="3249DD4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6BADCF6"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59BB9FF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14:paraId="0DF55F7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95D09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14:paraId="21365AE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r>
      <w:tr w:rsidR="009A0781" w:rsidRPr="009A0781" w14:paraId="6C3468F8" w14:textId="77777777" w:rsidTr="009A0781">
        <w:trPr>
          <w:trHeight w:val="300"/>
        </w:trPr>
        <w:tc>
          <w:tcPr>
            <w:tcW w:w="927" w:type="dxa"/>
            <w:tcBorders>
              <w:top w:val="nil"/>
              <w:left w:val="nil"/>
              <w:bottom w:val="nil"/>
              <w:right w:val="nil"/>
            </w:tcBorders>
            <w:shd w:val="clear" w:color="auto" w:fill="auto"/>
            <w:noWrap/>
            <w:vAlign w:val="center"/>
            <w:hideMark/>
          </w:tcPr>
          <w:p w14:paraId="75C5BC1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14:paraId="3DCDC1C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98FE03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F9947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14:paraId="764CF8E4"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01F537B8"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37674F1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1152A0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29EA932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14:paraId="271BAFC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48</w:t>
            </w:r>
          </w:p>
        </w:tc>
      </w:tr>
      <w:tr w:rsidR="009A0781" w:rsidRPr="009A0781" w14:paraId="467B89E2" w14:textId="77777777" w:rsidTr="009A0781">
        <w:trPr>
          <w:trHeight w:val="300"/>
        </w:trPr>
        <w:tc>
          <w:tcPr>
            <w:tcW w:w="927" w:type="dxa"/>
            <w:tcBorders>
              <w:top w:val="nil"/>
              <w:left w:val="nil"/>
              <w:bottom w:val="nil"/>
              <w:right w:val="nil"/>
            </w:tcBorders>
            <w:shd w:val="clear" w:color="auto" w:fill="auto"/>
            <w:noWrap/>
            <w:vAlign w:val="center"/>
            <w:hideMark/>
          </w:tcPr>
          <w:p w14:paraId="31ABEA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14:paraId="2B616C0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37A3D21"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13880D1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14:paraId="656B90C9"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6A9E4FE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14:paraId="566C257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14:paraId="0DE50F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789FAF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14:paraId="736D62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57</w:t>
            </w:r>
          </w:p>
        </w:tc>
      </w:tr>
      <w:tr w:rsidR="009A0781" w:rsidRPr="009A0781" w14:paraId="7AAFF81E" w14:textId="77777777" w:rsidTr="009A0781">
        <w:trPr>
          <w:trHeight w:val="300"/>
        </w:trPr>
        <w:tc>
          <w:tcPr>
            <w:tcW w:w="927" w:type="dxa"/>
            <w:tcBorders>
              <w:top w:val="nil"/>
              <w:left w:val="nil"/>
              <w:bottom w:val="nil"/>
              <w:right w:val="nil"/>
            </w:tcBorders>
            <w:shd w:val="clear" w:color="auto" w:fill="auto"/>
            <w:noWrap/>
            <w:vAlign w:val="center"/>
            <w:hideMark/>
          </w:tcPr>
          <w:p w14:paraId="0C65744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14:paraId="2B298A3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73A897C7"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D39CC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4232AFA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2D894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14:paraId="070DF9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14:paraId="3E3771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FFA8F7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14:paraId="7A5DC7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65</w:t>
            </w:r>
          </w:p>
        </w:tc>
      </w:tr>
      <w:tr w:rsidR="009A0781" w:rsidRPr="009A0781" w14:paraId="68BC6364" w14:textId="77777777" w:rsidTr="009A0781">
        <w:trPr>
          <w:trHeight w:val="300"/>
        </w:trPr>
        <w:tc>
          <w:tcPr>
            <w:tcW w:w="927" w:type="dxa"/>
            <w:tcBorders>
              <w:top w:val="nil"/>
              <w:left w:val="nil"/>
              <w:bottom w:val="nil"/>
              <w:right w:val="nil"/>
            </w:tcBorders>
            <w:shd w:val="clear" w:color="auto" w:fill="auto"/>
            <w:noWrap/>
            <w:vAlign w:val="center"/>
            <w:hideMark/>
          </w:tcPr>
          <w:p w14:paraId="4BCE9C3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14:paraId="504B0966"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9B462B9"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483C36C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14:paraId="490EA63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20B8D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14:paraId="20303732"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74C2477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C3C72F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14:paraId="1612C28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r>
      <w:tr w:rsidR="009A0781" w:rsidRPr="009A0781" w14:paraId="514B3EE4" w14:textId="77777777" w:rsidTr="009A0781">
        <w:trPr>
          <w:trHeight w:val="300"/>
        </w:trPr>
        <w:tc>
          <w:tcPr>
            <w:tcW w:w="927" w:type="dxa"/>
            <w:tcBorders>
              <w:top w:val="nil"/>
              <w:left w:val="nil"/>
              <w:bottom w:val="nil"/>
              <w:right w:val="nil"/>
            </w:tcBorders>
            <w:shd w:val="clear" w:color="auto" w:fill="auto"/>
            <w:noWrap/>
            <w:vAlign w:val="center"/>
            <w:hideMark/>
          </w:tcPr>
          <w:p w14:paraId="1E3DEA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14:paraId="48614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7475B8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7904554"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4C09331"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0ADB72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14:paraId="1FD5BE4E"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65F26AA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FF1C0D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14:paraId="187EBD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91</w:t>
            </w:r>
          </w:p>
        </w:tc>
      </w:tr>
      <w:tr w:rsidR="009A0781" w:rsidRPr="009A0781" w14:paraId="3C8B54A3" w14:textId="77777777" w:rsidTr="009A0781">
        <w:trPr>
          <w:trHeight w:val="300"/>
        </w:trPr>
        <w:tc>
          <w:tcPr>
            <w:tcW w:w="927" w:type="dxa"/>
            <w:tcBorders>
              <w:top w:val="nil"/>
              <w:left w:val="nil"/>
              <w:right w:val="nil"/>
            </w:tcBorders>
            <w:shd w:val="clear" w:color="auto" w:fill="auto"/>
            <w:noWrap/>
            <w:vAlign w:val="center"/>
            <w:hideMark/>
          </w:tcPr>
          <w:p w14:paraId="4EB8A2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14:paraId="1C418A8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14:paraId="196C9F4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14:paraId="7726799F"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14:paraId="1A14B004"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14:paraId="26B1489F"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14:paraId="7A3BB3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14:paraId="5F73A0A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14:paraId="71E83B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14:paraId="7550EC6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78</w:t>
            </w:r>
          </w:p>
        </w:tc>
      </w:tr>
      <w:tr w:rsidR="009A0781" w:rsidRPr="009A0781" w14:paraId="56244AEA" w14:textId="77777777" w:rsidTr="009A0781">
        <w:trPr>
          <w:trHeight w:val="300"/>
        </w:trPr>
        <w:tc>
          <w:tcPr>
            <w:tcW w:w="927" w:type="dxa"/>
            <w:tcBorders>
              <w:top w:val="nil"/>
              <w:left w:val="nil"/>
              <w:bottom w:val="single" w:sz="4" w:space="0" w:color="auto"/>
              <w:right w:val="nil"/>
            </w:tcBorders>
            <w:shd w:val="clear" w:color="auto" w:fill="auto"/>
            <w:noWrap/>
            <w:vAlign w:val="center"/>
            <w:hideMark/>
          </w:tcPr>
          <w:p w14:paraId="483AC3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14:paraId="1178B62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14:paraId="5EF19B5C"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14:paraId="75E20F68"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14:paraId="7C75F3B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14:paraId="54132205"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14:paraId="7D0D0DB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14:paraId="78D498B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14:paraId="0EF2D5E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14:paraId="150404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01</w:t>
            </w:r>
          </w:p>
        </w:tc>
      </w:tr>
    </w:tbl>
    <w:p w14:paraId="5E38ADD7" w14:textId="77777777" w:rsidR="00471A3D" w:rsidRDefault="00471A3D">
      <w:pPr>
        <w:ind w:firstLine="0"/>
      </w:pPr>
    </w:p>
    <w:p w14:paraId="1454294A" w14:textId="67F17681" w:rsidR="00471A3D" w:rsidRDefault="00EF0B3C" w:rsidP="00EB252F">
      <w:pPr>
        <w:pStyle w:val="Heading5"/>
      </w:pPr>
      <w:bookmarkStart w:id="51" w:name="_huqsuo4qvcle" w:colFirst="0" w:colLast="0"/>
      <w:bookmarkEnd w:id="51"/>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52" w:name="_wkii9gu6o2fl" w:colFirst="0" w:colLast="0"/>
      <w:bookmarkEnd w:id="52"/>
      <w:r>
        <w:br w:type="page"/>
      </w:r>
    </w:p>
    <w:p w14:paraId="040BCF20" w14:textId="77777777" w:rsidR="00BA56C3" w:rsidRPr="00075AD8" w:rsidRDefault="00EF0B3C" w:rsidP="00BA56C3">
      <w:pPr>
        <w:pStyle w:val="Heading5"/>
        <w:rPr>
          <w:i/>
        </w:rPr>
      </w:pPr>
      <w:r>
        <w:lastRenderedPageBreak/>
        <w:t>Table S12</w:t>
      </w:r>
      <w:r w:rsidR="003456D1">
        <w:t>.</w:t>
      </w:r>
      <w:r w:rsidR="00C81551" w:rsidRPr="00C81551">
        <w:t xml:space="preserve"> </w:t>
      </w:r>
      <w:r w:rsidR="00C81551">
        <w:t xml:space="preserve">Results of model selection for positive abundance models predicting the density of juvenile rockfishes. </w:t>
      </w:r>
      <w:bookmarkStart w:id="53" w:name="_wevhoo6kd9g5" w:colFirst="0" w:colLast="0"/>
      <w:bookmarkEnd w:id="53"/>
      <w:r w:rsidR="00BA56C3">
        <w:t xml:space="preserve">Table shows the coefficient for terms present in the model. All models include Site and Year as random, fixed effects. Data were summarized by Site x Depth x Area x Year bins prior to analysis. Total kelp is the sum of all stipitate kelps, surface canopy is the sum of </w:t>
      </w:r>
      <w:r w:rsidR="00BA56C3" w:rsidRPr="00075AD8">
        <w:rPr>
          <w:i/>
        </w:rPr>
        <w:t>Macro</w:t>
      </w:r>
      <w:r w:rsidR="00BA56C3">
        <w:t xml:space="preserve"> and </w:t>
      </w:r>
      <w:r w:rsidR="00BA56C3" w:rsidRPr="00075AD8">
        <w:rPr>
          <w:i/>
        </w:rPr>
        <w:t>Nereo</w:t>
      </w:r>
      <w:r w:rsidR="00BA56C3">
        <w:t xml:space="preserve">, </w:t>
      </w:r>
      <w:r w:rsidR="00BA56C3">
        <w:rPr>
          <w:i/>
        </w:rPr>
        <w:t xml:space="preserve">Macro = Macrocystis, Nereo = Nereocystis, Ptery = Pterygophora. </w:t>
      </w:r>
      <w:r w:rsidR="00BA56C3" w:rsidRPr="00175D23">
        <w:t>Canopy kelps</w:t>
      </w:r>
      <w:r w:rsidR="00BA56C3">
        <w:t xml:space="preserve"> is the sum of </w:t>
      </w:r>
      <w:r w:rsidR="00BA56C3">
        <w:rPr>
          <w:i/>
        </w:rPr>
        <w:t>Macrocystis</w:t>
      </w:r>
      <w:r w:rsidR="00BA56C3" w:rsidRPr="00912CF7">
        <w:t xml:space="preserve"> and </w:t>
      </w:r>
      <w:r w:rsidR="00BA56C3">
        <w:rPr>
          <w:i/>
        </w:rPr>
        <w:t xml:space="preserve">Nereocystis. </w:t>
      </w:r>
      <w:r w:rsidR="00BA56C3">
        <w:t>Other is the sum of remaining stipiat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BA56C3" w:rsidRPr="00BA56C3" w14:paraId="43B175B2" w14:textId="77777777" w:rsidTr="00BA56C3">
        <w:trPr>
          <w:trHeight w:val="300"/>
        </w:trPr>
        <w:tc>
          <w:tcPr>
            <w:tcW w:w="1069" w:type="dxa"/>
            <w:tcBorders>
              <w:top w:val="nil"/>
              <w:left w:val="nil"/>
              <w:bottom w:val="single" w:sz="4" w:space="0" w:color="auto"/>
              <w:right w:val="nil"/>
            </w:tcBorders>
            <w:shd w:val="clear" w:color="auto" w:fill="auto"/>
            <w:noWrap/>
            <w:vAlign w:val="bottom"/>
            <w:hideMark/>
          </w:tcPr>
          <w:p w14:paraId="5AE3135A" w14:textId="4138D78C"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14:paraId="546A58CF" w14:textId="0EFB1216"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14:paraId="0EDDD35F" w14:textId="5CA3D8BB"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14:paraId="6F0292A4" w14:textId="674B00CE"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50C08115" w14:textId="718347C6"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Nereo</w:t>
            </w:r>
          </w:p>
        </w:tc>
        <w:tc>
          <w:tcPr>
            <w:tcW w:w="735" w:type="dxa"/>
            <w:tcBorders>
              <w:top w:val="nil"/>
              <w:left w:val="nil"/>
              <w:bottom w:val="single" w:sz="4" w:space="0" w:color="auto"/>
              <w:right w:val="nil"/>
            </w:tcBorders>
            <w:shd w:val="clear" w:color="auto" w:fill="auto"/>
            <w:noWrap/>
            <w:vAlign w:val="bottom"/>
            <w:hideMark/>
          </w:tcPr>
          <w:p w14:paraId="0424E4DD" w14:textId="521CB62B"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Ptery</w:t>
            </w:r>
          </w:p>
        </w:tc>
        <w:tc>
          <w:tcPr>
            <w:tcW w:w="720" w:type="dxa"/>
            <w:tcBorders>
              <w:top w:val="nil"/>
              <w:left w:val="nil"/>
              <w:bottom w:val="single" w:sz="4" w:space="0" w:color="auto"/>
              <w:right w:val="nil"/>
            </w:tcBorders>
            <w:shd w:val="clear" w:color="auto" w:fill="auto"/>
            <w:noWrap/>
            <w:vAlign w:val="bottom"/>
            <w:hideMark/>
          </w:tcPr>
          <w:p w14:paraId="166CAAC9" w14:textId="452E2E64"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14:paraId="61E092D8" w14:textId="4FCA8F33"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14:paraId="7F6E60A6" w14:textId="60060780"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14:paraId="487ECDFE" w14:textId="47632752"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ΔAICc</w:t>
            </w:r>
          </w:p>
        </w:tc>
      </w:tr>
      <w:tr w:rsidR="00BA56C3" w:rsidRPr="00BA56C3" w14:paraId="462B0461" w14:textId="77777777" w:rsidTr="00BA56C3">
        <w:trPr>
          <w:trHeight w:val="300"/>
        </w:trPr>
        <w:tc>
          <w:tcPr>
            <w:tcW w:w="1069" w:type="dxa"/>
            <w:tcBorders>
              <w:top w:val="single" w:sz="4" w:space="0" w:color="auto"/>
              <w:left w:val="nil"/>
              <w:bottom w:val="nil"/>
              <w:right w:val="nil"/>
            </w:tcBorders>
            <w:shd w:val="clear" w:color="auto" w:fill="auto"/>
            <w:noWrap/>
            <w:vAlign w:val="center"/>
            <w:hideMark/>
          </w:tcPr>
          <w:p w14:paraId="09FD01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14:paraId="4A215C87"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14:paraId="7CE78573" w14:textId="77777777" w:rsidR="00BA56C3" w:rsidRPr="00BA56C3" w:rsidRDefault="00BA56C3" w:rsidP="00BA56C3">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14:paraId="58F787E2" w14:textId="77777777" w:rsidR="00BA56C3" w:rsidRPr="00BA56C3" w:rsidRDefault="00BA56C3" w:rsidP="00BA56C3">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14:paraId="2B24D3BA" w14:textId="77777777" w:rsidR="00BA56C3" w:rsidRPr="00BA56C3" w:rsidRDefault="00BA56C3" w:rsidP="00BA56C3">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14:paraId="3EDB4C41" w14:textId="77777777" w:rsidR="00BA56C3" w:rsidRPr="00BA56C3" w:rsidRDefault="00BA56C3" w:rsidP="00BA56C3">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14:paraId="7E09309A" w14:textId="77777777" w:rsidR="00BA56C3" w:rsidRPr="00BA56C3" w:rsidRDefault="00BA56C3" w:rsidP="00BA56C3">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14:paraId="419A7F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5F22DF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14:paraId="57D5F52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0</w:t>
            </w:r>
          </w:p>
        </w:tc>
      </w:tr>
      <w:tr w:rsidR="00BA56C3" w:rsidRPr="00BA56C3" w14:paraId="76BB6531" w14:textId="77777777" w:rsidTr="00BA56C3">
        <w:trPr>
          <w:trHeight w:val="300"/>
        </w:trPr>
        <w:tc>
          <w:tcPr>
            <w:tcW w:w="1069" w:type="dxa"/>
            <w:tcBorders>
              <w:top w:val="nil"/>
              <w:left w:val="nil"/>
              <w:bottom w:val="nil"/>
              <w:right w:val="nil"/>
            </w:tcBorders>
            <w:shd w:val="clear" w:color="auto" w:fill="auto"/>
            <w:noWrap/>
            <w:vAlign w:val="center"/>
            <w:hideMark/>
          </w:tcPr>
          <w:p w14:paraId="7B53D8F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14:paraId="5AB6C8B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13E86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46CAC3E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14:paraId="6BCB6424"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74CD9B62"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CEE46F"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321E24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5BF8F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14:paraId="686B48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23</w:t>
            </w:r>
          </w:p>
        </w:tc>
      </w:tr>
      <w:tr w:rsidR="00BA56C3" w:rsidRPr="00BA56C3" w14:paraId="581F3291" w14:textId="77777777" w:rsidTr="00BA56C3">
        <w:trPr>
          <w:trHeight w:val="300"/>
        </w:trPr>
        <w:tc>
          <w:tcPr>
            <w:tcW w:w="1069" w:type="dxa"/>
            <w:tcBorders>
              <w:top w:val="nil"/>
              <w:left w:val="nil"/>
              <w:bottom w:val="nil"/>
              <w:right w:val="nil"/>
            </w:tcBorders>
            <w:shd w:val="clear" w:color="auto" w:fill="auto"/>
            <w:noWrap/>
            <w:vAlign w:val="center"/>
            <w:hideMark/>
          </w:tcPr>
          <w:p w14:paraId="0E25FA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14:paraId="61F556F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C16816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266EF1F5"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09451DE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3B999903"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8FDD5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14:paraId="402BE1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E646B6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14:paraId="1D7978E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3.49</w:t>
            </w:r>
          </w:p>
        </w:tc>
      </w:tr>
      <w:tr w:rsidR="00BA56C3" w:rsidRPr="00BA56C3" w14:paraId="02426FA2" w14:textId="77777777" w:rsidTr="00BA56C3">
        <w:trPr>
          <w:trHeight w:val="300"/>
        </w:trPr>
        <w:tc>
          <w:tcPr>
            <w:tcW w:w="1069" w:type="dxa"/>
            <w:tcBorders>
              <w:top w:val="nil"/>
              <w:left w:val="nil"/>
              <w:bottom w:val="nil"/>
              <w:right w:val="nil"/>
            </w:tcBorders>
            <w:shd w:val="clear" w:color="auto" w:fill="auto"/>
            <w:noWrap/>
            <w:vAlign w:val="center"/>
            <w:hideMark/>
          </w:tcPr>
          <w:p w14:paraId="3FE3D4E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14:paraId="226C18F5"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0643D3"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364C0C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B457FC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54446A3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14:paraId="5FAC5151"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70B8823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71695AF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14:paraId="71D48D6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44</w:t>
            </w:r>
          </w:p>
        </w:tc>
      </w:tr>
      <w:tr w:rsidR="00BA56C3" w:rsidRPr="00BA56C3" w14:paraId="1AAB2CC0" w14:textId="77777777" w:rsidTr="00BA56C3">
        <w:trPr>
          <w:trHeight w:val="300"/>
        </w:trPr>
        <w:tc>
          <w:tcPr>
            <w:tcW w:w="1069" w:type="dxa"/>
            <w:tcBorders>
              <w:top w:val="nil"/>
              <w:left w:val="nil"/>
              <w:bottom w:val="nil"/>
              <w:right w:val="nil"/>
            </w:tcBorders>
            <w:shd w:val="clear" w:color="auto" w:fill="auto"/>
            <w:noWrap/>
            <w:vAlign w:val="center"/>
            <w:hideMark/>
          </w:tcPr>
          <w:p w14:paraId="49C156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14:paraId="190DD23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42455A2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9A02E0E"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113CF8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14:paraId="400CBB51"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437AED64"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DF1DC6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2A276A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14:paraId="4DADAB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54</w:t>
            </w:r>
          </w:p>
        </w:tc>
      </w:tr>
      <w:tr w:rsidR="00BA56C3" w:rsidRPr="00BA56C3" w14:paraId="66E8459A" w14:textId="77777777" w:rsidTr="00BA56C3">
        <w:trPr>
          <w:trHeight w:val="300"/>
        </w:trPr>
        <w:tc>
          <w:tcPr>
            <w:tcW w:w="1069" w:type="dxa"/>
            <w:tcBorders>
              <w:top w:val="nil"/>
              <w:left w:val="nil"/>
              <w:bottom w:val="nil"/>
              <w:right w:val="nil"/>
            </w:tcBorders>
            <w:shd w:val="clear" w:color="auto" w:fill="auto"/>
            <w:noWrap/>
            <w:vAlign w:val="center"/>
            <w:hideMark/>
          </w:tcPr>
          <w:p w14:paraId="33E08B8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14:paraId="48569D3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D9AC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14:paraId="62C83228"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5390D03"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68B4F5D1"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4748F1"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26C5FC4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46AEDA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14:paraId="652C132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11</w:t>
            </w:r>
          </w:p>
        </w:tc>
      </w:tr>
      <w:tr w:rsidR="00BA56C3" w:rsidRPr="00BA56C3" w14:paraId="50391391" w14:textId="77777777" w:rsidTr="00BA56C3">
        <w:trPr>
          <w:trHeight w:val="300"/>
        </w:trPr>
        <w:tc>
          <w:tcPr>
            <w:tcW w:w="1069" w:type="dxa"/>
            <w:tcBorders>
              <w:top w:val="nil"/>
              <w:left w:val="nil"/>
              <w:bottom w:val="nil"/>
              <w:right w:val="nil"/>
            </w:tcBorders>
            <w:shd w:val="clear" w:color="auto" w:fill="auto"/>
            <w:noWrap/>
            <w:vAlign w:val="center"/>
            <w:hideMark/>
          </w:tcPr>
          <w:p w14:paraId="77C3198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14:paraId="12B7688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131A8BC"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922F5C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14:paraId="1D3BF06C"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1F830EE4"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DF086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14:paraId="6451835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28CED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14:paraId="0692FE7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68</w:t>
            </w:r>
          </w:p>
        </w:tc>
      </w:tr>
      <w:tr w:rsidR="00BA56C3" w:rsidRPr="00BA56C3" w14:paraId="37EB574D" w14:textId="77777777" w:rsidTr="00BA56C3">
        <w:trPr>
          <w:trHeight w:val="300"/>
        </w:trPr>
        <w:tc>
          <w:tcPr>
            <w:tcW w:w="1069" w:type="dxa"/>
            <w:tcBorders>
              <w:top w:val="nil"/>
              <w:left w:val="nil"/>
              <w:bottom w:val="nil"/>
              <w:right w:val="nil"/>
            </w:tcBorders>
            <w:shd w:val="clear" w:color="auto" w:fill="auto"/>
            <w:noWrap/>
            <w:vAlign w:val="center"/>
            <w:hideMark/>
          </w:tcPr>
          <w:p w14:paraId="38B0709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14:paraId="63DB9B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14:paraId="7AE99779" w14:textId="77777777" w:rsidR="00BA56C3" w:rsidRPr="00BA56C3" w:rsidRDefault="00BA56C3" w:rsidP="00BA56C3">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14:paraId="6E650792"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34E06DBE"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0DED5B0"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1FB8753D"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027676C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5B6C2E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14:paraId="1F5FC3E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20</w:t>
            </w:r>
          </w:p>
        </w:tc>
      </w:tr>
      <w:tr w:rsidR="00BA56C3" w:rsidRPr="00BA56C3" w14:paraId="2325DCB6" w14:textId="77777777" w:rsidTr="00BA56C3">
        <w:trPr>
          <w:trHeight w:val="300"/>
        </w:trPr>
        <w:tc>
          <w:tcPr>
            <w:tcW w:w="1069" w:type="dxa"/>
            <w:tcBorders>
              <w:top w:val="nil"/>
              <w:left w:val="nil"/>
              <w:bottom w:val="nil"/>
              <w:right w:val="nil"/>
            </w:tcBorders>
            <w:shd w:val="clear" w:color="auto" w:fill="auto"/>
            <w:noWrap/>
            <w:vAlign w:val="center"/>
            <w:hideMark/>
          </w:tcPr>
          <w:p w14:paraId="5A80EB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14:paraId="1ED3C4BB"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2F0C8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0FF912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14:paraId="777021F0"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23D2EA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14:paraId="6D8682A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5C4E314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EC471A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14:paraId="1148710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81</w:t>
            </w:r>
          </w:p>
        </w:tc>
      </w:tr>
      <w:tr w:rsidR="00BA56C3" w:rsidRPr="00BA56C3" w14:paraId="0056B24A" w14:textId="77777777" w:rsidTr="00BA56C3">
        <w:trPr>
          <w:trHeight w:val="300"/>
        </w:trPr>
        <w:tc>
          <w:tcPr>
            <w:tcW w:w="1069" w:type="dxa"/>
            <w:tcBorders>
              <w:top w:val="nil"/>
              <w:left w:val="nil"/>
              <w:bottom w:val="nil"/>
              <w:right w:val="nil"/>
            </w:tcBorders>
            <w:shd w:val="clear" w:color="auto" w:fill="auto"/>
            <w:noWrap/>
            <w:vAlign w:val="center"/>
            <w:hideMark/>
          </w:tcPr>
          <w:p w14:paraId="7E90F58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14:paraId="1A290E5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418240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D2A12A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14:paraId="7219834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14:paraId="57CE1DFF"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961AC5C"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31E0E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31B5C1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14:paraId="0BA97E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17</w:t>
            </w:r>
          </w:p>
        </w:tc>
      </w:tr>
      <w:tr w:rsidR="00BA56C3" w:rsidRPr="00BA56C3" w14:paraId="6E8EC43E" w14:textId="77777777" w:rsidTr="00BA56C3">
        <w:trPr>
          <w:trHeight w:val="300"/>
        </w:trPr>
        <w:tc>
          <w:tcPr>
            <w:tcW w:w="1069" w:type="dxa"/>
            <w:tcBorders>
              <w:top w:val="nil"/>
              <w:left w:val="nil"/>
              <w:bottom w:val="nil"/>
              <w:right w:val="nil"/>
            </w:tcBorders>
            <w:shd w:val="clear" w:color="auto" w:fill="auto"/>
            <w:noWrap/>
            <w:vAlign w:val="center"/>
            <w:hideMark/>
          </w:tcPr>
          <w:p w14:paraId="19027F6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14:paraId="0FDD4C1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7BCB167"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CEE9E67"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493FCD9A"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FBF744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14:paraId="5EDC676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14:paraId="48781A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28AAA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14:paraId="5CA986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77</w:t>
            </w:r>
          </w:p>
        </w:tc>
      </w:tr>
      <w:tr w:rsidR="00BA56C3" w:rsidRPr="00BA56C3" w14:paraId="7C7EA74F" w14:textId="77777777" w:rsidTr="00BA56C3">
        <w:trPr>
          <w:trHeight w:val="300"/>
        </w:trPr>
        <w:tc>
          <w:tcPr>
            <w:tcW w:w="1069" w:type="dxa"/>
            <w:tcBorders>
              <w:top w:val="nil"/>
              <w:left w:val="nil"/>
              <w:bottom w:val="nil"/>
              <w:right w:val="nil"/>
            </w:tcBorders>
            <w:shd w:val="clear" w:color="auto" w:fill="auto"/>
            <w:noWrap/>
            <w:vAlign w:val="center"/>
            <w:hideMark/>
          </w:tcPr>
          <w:p w14:paraId="760B7DA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14:paraId="31E1392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59746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AD2EC29"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58BA8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14:paraId="07D25E16"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2C7020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14:paraId="649C86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63EC434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14:paraId="79DF098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05</w:t>
            </w:r>
          </w:p>
        </w:tc>
      </w:tr>
      <w:tr w:rsidR="00BA56C3" w:rsidRPr="00BA56C3" w14:paraId="7D980C3A" w14:textId="77777777" w:rsidTr="00BA56C3">
        <w:trPr>
          <w:trHeight w:val="300"/>
        </w:trPr>
        <w:tc>
          <w:tcPr>
            <w:tcW w:w="1069" w:type="dxa"/>
            <w:tcBorders>
              <w:top w:val="nil"/>
              <w:left w:val="nil"/>
              <w:bottom w:val="nil"/>
              <w:right w:val="nil"/>
            </w:tcBorders>
            <w:shd w:val="clear" w:color="auto" w:fill="auto"/>
            <w:noWrap/>
            <w:vAlign w:val="center"/>
            <w:hideMark/>
          </w:tcPr>
          <w:p w14:paraId="21E5855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14:paraId="7D3986B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2F1FD1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14:paraId="38871055"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08A507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53DB8ED"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6BEC31D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14:paraId="5F3FF0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30C56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14:paraId="7B5B6E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30</w:t>
            </w:r>
          </w:p>
        </w:tc>
      </w:tr>
      <w:tr w:rsidR="00BA56C3" w:rsidRPr="00BA56C3" w14:paraId="4EA0E4FE" w14:textId="77777777" w:rsidTr="00BA56C3">
        <w:trPr>
          <w:trHeight w:val="300"/>
        </w:trPr>
        <w:tc>
          <w:tcPr>
            <w:tcW w:w="1069" w:type="dxa"/>
            <w:tcBorders>
              <w:top w:val="nil"/>
              <w:left w:val="nil"/>
              <w:bottom w:val="nil"/>
              <w:right w:val="nil"/>
            </w:tcBorders>
            <w:shd w:val="clear" w:color="auto" w:fill="auto"/>
            <w:noWrap/>
            <w:vAlign w:val="center"/>
            <w:hideMark/>
          </w:tcPr>
          <w:p w14:paraId="4D1A149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14:paraId="7C95BB8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7470FFE"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C3D4BBB"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768F113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14:paraId="69941B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14:paraId="71DD0632"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4743B0A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0ADC3C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14:paraId="3E07DC7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58</w:t>
            </w:r>
          </w:p>
        </w:tc>
      </w:tr>
      <w:tr w:rsidR="00BA56C3" w:rsidRPr="00BA56C3" w14:paraId="3C16D225" w14:textId="77777777" w:rsidTr="00BA56C3">
        <w:trPr>
          <w:trHeight w:val="300"/>
        </w:trPr>
        <w:tc>
          <w:tcPr>
            <w:tcW w:w="1069" w:type="dxa"/>
            <w:tcBorders>
              <w:top w:val="nil"/>
              <w:left w:val="nil"/>
              <w:bottom w:val="nil"/>
              <w:right w:val="nil"/>
            </w:tcBorders>
            <w:shd w:val="clear" w:color="auto" w:fill="auto"/>
            <w:noWrap/>
            <w:vAlign w:val="center"/>
            <w:hideMark/>
          </w:tcPr>
          <w:p w14:paraId="0D7DC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14:paraId="2E4075B2"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9F006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14:paraId="082BD3BD"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1466A618"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0FEB58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14:paraId="068772A3"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54582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A1A89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14:paraId="22CD613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9.53</w:t>
            </w:r>
          </w:p>
        </w:tc>
      </w:tr>
      <w:tr w:rsidR="00BA56C3" w:rsidRPr="00BA56C3" w14:paraId="756E9262" w14:textId="77777777" w:rsidTr="00BA56C3">
        <w:trPr>
          <w:trHeight w:val="300"/>
        </w:trPr>
        <w:tc>
          <w:tcPr>
            <w:tcW w:w="1069" w:type="dxa"/>
            <w:tcBorders>
              <w:top w:val="nil"/>
              <w:left w:val="nil"/>
              <w:bottom w:val="nil"/>
              <w:right w:val="nil"/>
            </w:tcBorders>
            <w:shd w:val="clear" w:color="auto" w:fill="auto"/>
            <w:noWrap/>
            <w:vAlign w:val="center"/>
            <w:hideMark/>
          </w:tcPr>
          <w:p w14:paraId="5288AF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14:paraId="60C1CE7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06199215"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E05D89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14:paraId="6153E696"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6AC1E36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14:paraId="2B3CE6B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14:paraId="5A6CCD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1B0472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14:paraId="149A104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10</w:t>
            </w:r>
          </w:p>
        </w:tc>
      </w:tr>
      <w:tr w:rsidR="00BA56C3" w:rsidRPr="00BA56C3" w14:paraId="652FD269" w14:textId="77777777" w:rsidTr="00BA56C3">
        <w:trPr>
          <w:trHeight w:val="300"/>
        </w:trPr>
        <w:tc>
          <w:tcPr>
            <w:tcW w:w="1069" w:type="dxa"/>
            <w:tcBorders>
              <w:top w:val="nil"/>
              <w:left w:val="nil"/>
              <w:bottom w:val="nil"/>
              <w:right w:val="nil"/>
            </w:tcBorders>
            <w:shd w:val="clear" w:color="auto" w:fill="auto"/>
            <w:noWrap/>
            <w:vAlign w:val="center"/>
            <w:hideMark/>
          </w:tcPr>
          <w:p w14:paraId="2DF2B4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14:paraId="530B6E6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89644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7DEE8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14:paraId="7D92FD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14:paraId="0B033252"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4AE2FA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14:paraId="79671EE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0418E9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14:paraId="4AB036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61</w:t>
            </w:r>
          </w:p>
        </w:tc>
      </w:tr>
      <w:tr w:rsidR="00BA56C3" w:rsidRPr="00BA56C3" w14:paraId="19F6E9F9" w14:textId="77777777" w:rsidTr="00BA56C3">
        <w:trPr>
          <w:trHeight w:val="300"/>
        </w:trPr>
        <w:tc>
          <w:tcPr>
            <w:tcW w:w="1069" w:type="dxa"/>
            <w:tcBorders>
              <w:top w:val="nil"/>
              <w:left w:val="nil"/>
              <w:bottom w:val="nil"/>
              <w:right w:val="nil"/>
            </w:tcBorders>
            <w:shd w:val="clear" w:color="auto" w:fill="auto"/>
            <w:noWrap/>
            <w:vAlign w:val="center"/>
            <w:hideMark/>
          </w:tcPr>
          <w:p w14:paraId="76A7EE5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14:paraId="23707F6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DD3E0E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467623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14:paraId="7D2EEA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14:paraId="0BD62FB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14:paraId="32F2744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A62882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510D1B6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14:paraId="7EE107D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1.48</w:t>
            </w:r>
          </w:p>
        </w:tc>
      </w:tr>
      <w:tr w:rsidR="00BA56C3" w:rsidRPr="00BA56C3" w14:paraId="12D188E4" w14:textId="77777777" w:rsidTr="00BA56C3">
        <w:trPr>
          <w:trHeight w:val="300"/>
        </w:trPr>
        <w:tc>
          <w:tcPr>
            <w:tcW w:w="1069" w:type="dxa"/>
            <w:tcBorders>
              <w:top w:val="nil"/>
              <w:left w:val="nil"/>
              <w:bottom w:val="nil"/>
              <w:right w:val="nil"/>
            </w:tcBorders>
            <w:shd w:val="clear" w:color="auto" w:fill="auto"/>
            <w:noWrap/>
            <w:vAlign w:val="center"/>
            <w:hideMark/>
          </w:tcPr>
          <w:p w14:paraId="307ABCB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14:paraId="6FA6885A"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62C9D6A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43CF5D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61B15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14:paraId="6C2747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14:paraId="39ED309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14:paraId="5B6CF5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7E08A8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14:paraId="2D222AD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06</w:t>
            </w:r>
          </w:p>
        </w:tc>
      </w:tr>
      <w:tr w:rsidR="00BA56C3" w:rsidRPr="00BA56C3" w14:paraId="5C7F83D3" w14:textId="77777777" w:rsidTr="00BA56C3">
        <w:trPr>
          <w:trHeight w:val="300"/>
        </w:trPr>
        <w:tc>
          <w:tcPr>
            <w:tcW w:w="1069" w:type="dxa"/>
            <w:tcBorders>
              <w:top w:val="nil"/>
              <w:left w:val="nil"/>
              <w:right w:val="nil"/>
            </w:tcBorders>
            <w:shd w:val="clear" w:color="auto" w:fill="auto"/>
            <w:noWrap/>
            <w:vAlign w:val="center"/>
            <w:hideMark/>
          </w:tcPr>
          <w:p w14:paraId="0B7D5B1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14:paraId="631B2C2F"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14:paraId="247AE9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14:paraId="1A69534B"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14:paraId="55AD1F9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14:paraId="6DA1B8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14:paraId="702830A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14:paraId="50DF1FA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14:paraId="1ACE31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14:paraId="7345E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69</w:t>
            </w:r>
          </w:p>
        </w:tc>
      </w:tr>
      <w:tr w:rsidR="00BA56C3" w:rsidRPr="00BA56C3" w14:paraId="2CF9A615" w14:textId="77777777" w:rsidTr="00BA56C3">
        <w:trPr>
          <w:trHeight w:val="300"/>
        </w:trPr>
        <w:tc>
          <w:tcPr>
            <w:tcW w:w="1069" w:type="dxa"/>
            <w:tcBorders>
              <w:top w:val="nil"/>
              <w:left w:val="nil"/>
              <w:bottom w:val="single" w:sz="4" w:space="0" w:color="auto"/>
              <w:right w:val="nil"/>
            </w:tcBorders>
            <w:shd w:val="clear" w:color="auto" w:fill="auto"/>
            <w:noWrap/>
            <w:vAlign w:val="center"/>
            <w:hideMark/>
          </w:tcPr>
          <w:p w14:paraId="22F122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14:paraId="17C6459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14:paraId="2C68CD0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14:paraId="4B8E8C9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14:paraId="36B3564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14:paraId="190236E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14:paraId="050092C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14:paraId="020BE7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14:paraId="1DB1D35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14:paraId="4A0495F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0</w:t>
            </w:r>
          </w:p>
        </w:tc>
      </w:tr>
    </w:tbl>
    <w:p w14:paraId="1C5B59A3" w14:textId="3601F474" w:rsidR="000C215D" w:rsidRDefault="000C215D" w:rsidP="00BA56C3">
      <w:pPr>
        <w:pStyle w:val="Heading5"/>
      </w:pPr>
    </w:p>
    <w:p w14:paraId="4330673E" w14:textId="77777777" w:rsidR="00471A3D" w:rsidRDefault="00EF0B3C">
      <w:pPr>
        <w:pStyle w:val="Heading2"/>
      </w:pPr>
      <w:bookmarkStart w:id="54" w:name="_rsiltnns0pnj" w:colFirst="0" w:colLast="0"/>
      <w:bookmarkEnd w:id="54"/>
      <w:r>
        <w:br w:type="page"/>
      </w:r>
    </w:p>
    <w:p w14:paraId="32F58313" w14:textId="77777777" w:rsidR="00471A3D" w:rsidRDefault="00EF0B3C">
      <w:pPr>
        <w:pStyle w:val="Heading2"/>
      </w:pPr>
      <w:bookmarkStart w:id="55" w:name="_vvknb4n4tpdq" w:colFirst="0" w:colLast="0"/>
      <w:bookmarkEnd w:id="55"/>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22" r:link="rId23"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56" w:name="_jmvonyj6prg1" w:colFirst="0" w:colLast="0"/>
      <w:bookmarkEnd w:id="56"/>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57" w:name="_si5p3bles54l" w:colFirst="0" w:colLast="0"/>
      <w:bookmarkEnd w:id="57"/>
    </w:p>
    <w:p w14:paraId="2A422F12" w14:textId="77777777" w:rsidR="00471A3D" w:rsidRDefault="00471A3D" w:rsidP="000D6AFE">
      <w:bookmarkStart w:id="58" w:name="_qdmblj59vhf1" w:colFirst="0" w:colLast="0"/>
      <w:bookmarkEnd w:id="58"/>
    </w:p>
    <w:p w14:paraId="48148F1E" w14:textId="77777777" w:rsidR="00471A3D" w:rsidRDefault="00EF0B3C" w:rsidP="000D6AFE">
      <w:bookmarkStart w:id="59" w:name="_1bplmm5dhi9t" w:colFirst="0" w:colLast="0"/>
      <w:bookmarkEnd w:id="59"/>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60" w:name="_3tpj4zpm8qe5" w:colFirst="0" w:colLast="0"/>
      <w:bookmarkEnd w:id="60"/>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5"/>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61" w:name="_sllb5lz8o67m" w:colFirst="0" w:colLast="0"/>
      <w:bookmarkEnd w:id="61"/>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6"/>
                    <a:srcRect/>
                    <a:stretch>
                      <a:fillRect/>
                    </a:stretch>
                  </pic:blipFill>
                  <pic:spPr>
                    <a:xfrm>
                      <a:off x="0" y="0"/>
                      <a:ext cx="5486400" cy="5486400"/>
                    </a:xfrm>
                    <a:prstGeom prst="rect">
                      <a:avLst/>
                    </a:prstGeom>
                    <a:ln/>
                  </pic:spPr>
                </pic:pic>
              </a:graphicData>
            </a:graphic>
          </wp:inline>
        </w:drawing>
      </w:r>
    </w:p>
    <w:p w14:paraId="2A6CD0F7" w14:textId="055CABD1" w:rsidR="00471A3D" w:rsidRDefault="00EF0B3C">
      <w:pPr>
        <w:pStyle w:val="Heading5"/>
      </w:pPr>
      <w:bookmarkStart w:id="62" w:name="_j0sxv6xvznze" w:colFirst="0" w:colLast="0"/>
      <w:bookmarkEnd w:id="62"/>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kelp </w:t>
      </w:r>
      <w:r w:rsidR="008339DF">
        <w:t>blades, stipes and bulbs floating on the water surface</w:t>
      </w:r>
      <w:r>
        <w:t xml:space="preserve">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4E19243D" w:rsidR="00471A3D" w:rsidRDefault="008C26AB">
      <w:pPr>
        <w:jc w:val="center"/>
      </w:pPr>
      <w:r>
        <w:rPr>
          <w:noProof/>
          <w:lang w:val="en-US"/>
        </w:rPr>
        <w:drawing>
          <wp:inline distT="0" distB="0" distL="0" distR="0" wp14:anchorId="359017D8" wp14:editId="5323A67F">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3FE069AC" w14:textId="781F9A3C" w:rsidR="00471A3D" w:rsidRDefault="00EF0B3C">
      <w:pPr>
        <w:pStyle w:val="Heading5"/>
      </w:pPr>
      <w:bookmarkStart w:id="63" w:name="_8tjttts9le8n" w:colFirst="0" w:colLast="0"/>
      <w:bookmarkEnd w:id="63"/>
      <w:r>
        <w:t>Figure S5. Stipe density for the three primary kelps</w:t>
      </w:r>
      <w:r w:rsidR="008C26AB">
        <w:t xml:space="preserve"> and the sum of other stipitate kelps</w:t>
      </w:r>
      <w:r>
        <w:t xml:space="preserve">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64" w:name="_32vg8hmw5u0g" w:colFirst="0" w:colLast="0"/>
      <w:bookmarkEnd w:id="64"/>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65" w:name="_9398cubh7527" w:colFirst="0" w:colLast="0"/>
      <w:bookmarkEnd w:id="65"/>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66" w:name="_4d6dqq7x59qj" w:colFirst="0" w:colLast="0"/>
      <w:bookmarkEnd w:id="66"/>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3320E7DB" w:rsidR="00471A3D" w:rsidRDefault="00471A3D">
      <w:pPr>
        <w:ind w:firstLine="0"/>
      </w:pPr>
    </w:p>
    <w:sectPr w:rsidR="00471A3D" w:rsidSect="001E59A3">
      <w:headerReference w:type="default" r:id="rId33"/>
      <w:footerReference w:type="default" r:id="rId34"/>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5981E" w16cex:dateUtc="2022-04-04T23:15:00Z"/>
  <w16cex:commentExtensible w16cex:durableId="25F59A72" w16cex:dateUtc="2022-04-04T23:25:00Z"/>
  <w16cex:commentExtensible w16cex:durableId="25F59B0A" w16cex:dateUtc="2022-04-04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70B53C" w16cid:durableId="25F5981E"/>
  <w16cid:commentId w16cid:paraId="276C742F" w16cid:durableId="25F59A72"/>
  <w16cid:commentId w16cid:paraId="79FD1CE5" w16cid:durableId="25F59B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3EC4E2" w14:textId="77777777" w:rsidR="000B34AC" w:rsidRDefault="000B34AC">
      <w:pPr>
        <w:spacing w:line="240" w:lineRule="auto"/>
      </w:pPr>
      <w:r>
        <w:separator/>
      </w:r>
    </w:p>
  </w:endnote>
  <w:endnote w:type="continuationSeparator" w:id="0">
    <w:p w14:paraId="125A76B0" w14:textId="77777777" w:rsidR="000B34AC" w:rsidRDefault="000B34AC">
      <w:pPr>
        <w:spacing w:line="240" w:lineRule="auto"/>
      </w:pPr>
      <w:r>
        <w:continuationSeparator/>
      </w:r>
    </w:p>
  </w:endnote>
  <w:endnote w:type="continuationNotice" w:id="1">
    <w:p w14:paraId="03C92437" w14:textId="77777777" w:rsidR="000B34AC" w:rsidRDefault="000B34A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693A6D9D" w:rsidR="00CC17BA" w:rsidRDefault="00CC17BA">
        <w:pPr>
          <w:pStyle w:val="Footer"/>
          <w:jc w:val="center"/>
        </w:pPr>
        <w:r>
          <w:fldChar w:fldCharType="begin"/>
        </w:r>
        <w:r>
          <w:instrText xml:space="preserve"> PAGE   \* MERGEFORMAT </w:instrText>
        </w:r>
        <w:r>
          <w:fldChar w:fldCharType="separate"/>
        </w:r>
        <w:r w:rsidR="006C57C8">
          <w:rPr>
            <w:noProof/>
          </w:rPr>
          <w:t>8</w:t>
        </w:r>
        <w:r>
          <w:rPr>
            <w:noProof/>
          </w:rPr>
          <w:fldChar w:fldCharType="end"/>
        </w:r>
      </w:p>
    </w:sdtContent>
  </w:sdt>
  <w:p w14:paraId="06AEA31B" w14:textId="629E2D02" w:rsidR="00CC17BA" w:rsidRDefault="00CC17BA">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95FBE6" w14:textId="77777777" w:rsidR="000B34AC" w:rsidRDefault="000B34AC">
      <w:pPr>
        <w:spacing w:line="240" w:lineRule="auto"/>
      </w:pPr>
      <w:r>
        <w:separator/>
      </w:r>
    </w:p>
  </w:footnote>
  <w:footnote w:type="continuationSeparator" w:id="0">
    <w:p w14:paraId="5B0C5EB1" w14:textId="77777777" w:rsidR="000B34AC" w:rsidRDefault="000B34AC">
      <w:pPr>
        <w:spacing w:line="240" w:lineRule="auto"/>
      </w:pPr>
      <w:r>
        <w:continuationSeparator/>
      </w:r>
    </w:p>
  </w:footnote>
  <w:footnote w:type="continuationNotice" w:id="1">
    <w:p w14:paraId="13178998" w14:textId="77777777" w:rsidR="000B34AC" w:rsidRDefault="000B34A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163D5E" w14:textId="77777777" w:rsidR="00CC17BA" w:rsidRDefault="00CC17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30&lt;/item&gt;&lt;item&gt;9167&lt;/item&gt;&lt;/record-ids&gt;&lt;/item&gt;&lt;/Libraries&gt;"/>
  </w:docVars>
  <w:rsids>
    <w:rsidRoot w:val="00471A3D"/>
    <w:rsid w:val="000005A7"/>
    <w:rsid w:val="00002A88"/>
    <w:rsid w:val="00004A8C"/>
    <w:rsid w:val="00006FBC"/>
    <w:rsid w:val="00006FD1"/>
    <w:rsid w:val="0001282F"/>
    <w:rsid w:val="0002194D"/>
    <w:rsid w:val="00033261"/>
    <w:rsid w:val="00034ABC"/>
    <w:rsid w:val="000351C5"/>
    <w:rsid w:val="000422F1"/>
    <w:rsid w:val="000436A3"/>
    <w:rsid w:val="00043C06"/>
    <w:rsid w:val="000451C9"/>
    <w:rsid w:val="00045994"/>
    <w:rsid w:val="00057F18"/>
    <w:rsid w:val="0006327B"/>
    <w:rsid w:val="00073FAF"/>
    <w:rsid w:val="00075AD8"/>
    <w:rsid w:val="000919F8"/>
    <w:rsid w:val="00093E77"/>
    <w:rsid w:val="00095CEE"/>
    <w:rsid w:val="00096130"/>
    <w:rsid w:val="000A11D3"/>
    <w:rsid w:val="000A2315"/>
    <w:rsid w:val="000A6A46"/>
    <w:rsid w:val="000B28CF"/>
    <w:rsid w:val="000B34AC"/>
    <w:rsid w:val="000B4B8C"/>
    <w:rsid w:val="000B7309"/>
    <w:rsid w:val="000B76E4"/>
    <w:rsid w:val="000C02D6"/>
    <w:rsid w:val="000C215D"/>
    <w:rsid w:val="000C6787"/>
    <w:rsid w:val="000C7508"/>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1C0"/>
    <w:rsid w:val="001B570F"/>
    <w:rsid w:val="001B6D8C"/>
    <w:rsid w:val="001D4796"/>
    <w:rsid w:val="001D537C"/>
    <w:rsid w:val="001D559C"/>
    <w:rsid w:val="001D7ABD"/>
    <w:rsid w:val="001E1723"/>
    <w:rsid w:val="001E59A3"/>
    <w:rsid w:val="001F0016"/>
    <w:rsid w:val="00212809"/>
    <w:rsid w:val="002152F3"/>
    <w:rsid w:val="0022152F"/>
    <w:rsid w:val="00221BD7"/>
    <w:rsid w:val="0022640D"/>
    <w:rsid w:val="00230D1E"/>
    <w:rsid w:val="002340B5"/>
    <w:rsid w:val="002351CB"/>
    <w:rsid w:val="00237057"/>
    <w:rsid w:val="00237E91"/>
    <w:rsid w:val="00241BEB"/>
    <w:rsid w:val="002500FE"/>
    <w:rsid w:val="0025518C"/>
    <w:rsid w:val="00257AFB"/>
    <w:rsid w:val="002623AD"/>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CAC"/>
    <w:rsid w:val="002D378C"/>
    <w:rsid w:val="002E4B5F"/>
    <w:rsid w:val="002F6404"/>
    <w:rsid w:val="00301A54"/>
    <w:rsid w:val="003117B2"/>
    <w:rsid w:val="00320E4D"/>
    <w:rsid w:val="00327290"/>
    <w:rsid w:val="00333EE7"/>
    <w:rsid w:val="0034083C"/>
    <w:rsid w:val="003419A0"/>
    <w:rsid w:val="0034358B"/>
    <w:rsid w:val="00344F88"/>
    <w:rsid w:val="003456D1"/>
    <w:rsid w:val="003505EB"/>
    <w:rsid w:val="00360F82"/>
    <w:rsid w:val="003656D8"/>
    <w:rsid w:val="003733D4"/>
    <w:rsid w:val="003736F9"/>
    <w:rsid w:val="0037379F"/>
    <w:rsid w:val="0038005C"/>
    <w:rsid w:val="00380D98"/>
    <w:rsid w:val="00383BE3"/>
    <w:rsid w:val="00393849"/>
    <w:rsid w:val="003A4E83"/>
    <w:rsid w:val="003A6A42"/>
    <w:rsid w:val="003B0D69"/>
    <w:rsid w:val="003B1105"/>
    <w:rsid w:val="003C29B4"/>
    <w:rsid w:val="003C3808"/>
    <w:rsid w:val="003C74F5"/>
    <w:rsid w:val="003D5E2C"/>
    <w:rsid w:val="003D6C33"/>
    <w:rsid w:val="003E05C2"/>
    <w:rsid w:val="003E1488"/>
    <w:rsid w:val="003E17C6"/>
    <w:rsid w:val="003E1880"/>
    <w:rsid w:val="003E1F7A"/>
    <w:rsid w:val="003E551D"/>
    <w:rsid w:val="003F55BD"/>
    <w:rsid w:val="003F63BB"/>
    <w:rsid w:val="003F6B2F"/>
    <w:rsid w:val="003F7E84"/>
    <w:rsid w:val="0040085F"/>
    <w:rsid w:val="004016E5"/>
    <w:rsid w:val="004030AF"/>
    <w:rsid w:val="0040758B"/>
    <w:rsid w:val="0041101E"/>
    <w:rsid w:val="00420D18"/>
    <w:rsid w:val="00422814"/>
    <w:rsid w:val="00434BA9"/>
    <w:rsid w:val="00434FC7"/>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A4A5C"/>
    <w:rsid w:val="004C7D9B"/>
    <w:rsid w:val="004D2E10"/>
    <w:rsid w:val="004E1CD8"/>
    <w:rsid w:val="004F06A1"/>
    <w:rsid w:val="004F0CEA"/>
    <w:rsid w:val="004F1234"/>
    <w:rsid w:val="004F69BD"/>
    <w:rsid w:val="004F7179"/>
    <w:rsid w:val="00500A49"/>
    <w:rsid w:val="005032AD"/>
    <w:rsid w:val="005056B6"/>
    <w:rsid w:val="00505DA7"/>
    <w:rsid w:val="005132B4"/>
    <w:rsid w:val="00513BEC"/>
    <w:rsid w:val="00517E1A"/>
    <w:rsid w:val="005272B1"/>
    <w:rsid w:val="00537065"/>
    <w:rsid w:val="005504D7"/>
    <w:rsid w:val="00550F8A"/>
    <w:rsid w:val="0055342A"/>
    <w:rsid w:val="005550E0"/>
    <w:rsid w:val="00561309"/>
    <w:rsid w:val="005635FF"/>
    <w:rsid w:val="00577222"/>
    <w:rsid w:val="00582DAD"/>
    <w:rsid w:val="00583812"/>
    <w:rsid w:val="00587703"/>
    <w:rsid w:val="0059317D"/>
    <w:rsid w:val="00593F5D"/>
    <w:rsid w:val="00594E7A"/>
    <w:rsid w:val="005A08BC"/>
    <w:rsid w:val="005A3E26"/>
    <w:rsid w:val="005B6AA6"/>
    <w:rsid w:val="005B6EAD"/>
    <w:rsid w:val="005C2065"/>
    <w:rsid w:val="005C3E95"/>
    <w:rsid w:val="005C65FB"/>
    <w:rsid w:val="005C6BD0"/>
    <w:rsid w:val="005D032B"/>
    <w:rsid w:val="005D6020"/>
    <w:rsid w:val="005E1C8A"/>
    <w:rsid w:val="005E63CE"/>
    <w:rsid w:val="005F1899"/>
    <w:rsid w:val="005F4119"/>
    <w:rsid w:val="005F616E"/>
    <w:rsid w:val="006074A3"/>
    <w:rsid w:val="00611D29"/>
    <w:rsid w:val="00614433"/>
    <w:rsid w:val="00616A4B"/>
    <w:rsid w:val="00626D51"/>
    <w:rsid w:val="00627D2A"/>
    <w:rsid w:val="0063643D"/>
    <w:rsid w:val="00640B60"/>
    <w:rsid w:val="00643C4E"/>
    <w:rsid w:val="006470AE"/>
    <w:rsid w:val="00647485"/>
    <w:rsid w:val="006511C6"/>
    <w:rsid w:val="00652986"/>
    <w:rsid w:val="0066097C"/>
    <w:rsid w:val="00666426"/>
    <w:rsid w:val="00667945"/>
    <w:rsid w:val="00675BA5"/>
    <w:rsid w:val="00676239"/>
    <w:rsid w:val="00676567"/>
    <w:rsid w:val="00692A28"/>
    <w:rsid w:val="0069335A"/>
    <w:rsid w:val="0069524C"/>
    <w:rsid w:val="006A1D38"/>
    <w:rsid w:val="006A2A4A"/>
    <w:rsid w:val="006A6394"/>
    <w:rsid w:val="006B539D"/>
    <w:rsid w:val="006B75F2"/>
    <w:rsid w:val="006C0AD9"/>
    <w:rsid w:val="006C1C82"/>
    <w:rsid w:val="006C57C8"/>
    <w:rsid w:val="006D4C32"/>
    <w:rsid w:val="006D4D83"/>
    <w:rsid w:val="006D519B"/>
    <w:rsid w:val="006E3F57"/>
    <w:rsid w:val="006F1D2E"/>
    <w:rsid w:val="006F63C4"/>
    <w:rsid w:val="007010A2"/>
    <w:rsid w:val="00721A8E"/>
    <w:rsid w:val="00735927"/>
    <w:rsid w:val="007666CF"/>
    <w:rsid w:val="00770825"/>
    <w:rsid w:val="0077562B"/>
    <w:rsid w:val="00785F5A"/>
    <w:rsid w:val="007949C2"/>
    <w:rsid w:val="00794E2C"/>
    <w:rsid w:val="00796CA6"/>
    <w:rsid w:val="007A2E27"/>
    <w:rsid w:val="007A3B77"/>
    <w:rsid w:val="007A6007"/>
    <w:rsid w:val="007A6A6B"/>
    <w:rsid w:val="007C2253"/>
    <w:rsid w:val="007E0A30"/>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4208"/>
    <w:rsid w:val="008543FE"/>
    <w:rsid w:val="00854A44"/>
    <w:rsid w:val="00857780"/>
    <w:rsid w:val="00866A69"/>
    <w:rsid w:val="008713DC"/>
    <w:rsid w:val="008717AD"/>
    <w:rsid w:val="0087702D"/>
    <w:rsid w:val="00881E85"/>
    <w:rsid w:val="00882E30"/>
    <w:rsid w:val="00883BF0"/>
    <w:rsid w:val="00893A3F"/>
    <w:rsid w:val="00893C5B"/>
    <w:rsid w:val="00896D80"/>
    <w:rsid w:val="008A0DCE"/>
    <w:rsid w:val="008A15FF"/>
    <w:rsid w:val="008A22CF"/>
    <w:rsid w:val="008A3F3E"/>
    <w:rsid w:val="008A527E"/>
    <w:rsid w:val="008A5528"/>
    <w:rsid w:val="008A6B3E"/>
    <w:rsid w:val="008C26AB"/>
    <w:rsid w:val="008C4C74"/>
    <w:rsid w:val="008C568A"/>
    <w:rsid w:val="008C68EF"/>
    <w:rsid w:val="008D19A5"/>
    <w:rsid w:val="008D6D2E"/>
    <w:rsid w:val="008E1E15"/>
    <w:rsid w:val="008E2735"/>
    <w:rsid w:val="008E3AC4"/>
    <w:rsid w:val="008E5B60"/>
    <w:rsid w:val="00902D95"/>
    <w:rsid w:val="00912CF7"/>
    <w:rsid w:val="009131C3"/>
    <w:rsid w:val="00917ACC"/>
    <w:rsid w:val="0093026C"/>
    <w:rsid w:val="009473A6"/>
    <w:rsid w:val="00954600"/>
    <w:rsid w:val="00961FEF"/>
    <w:rsid w:val="0097011C"/>
    <w:rsid w:val="009712B6"/>
    <w:rsid w:val="00975DE3"/>
    <w:rsid w:val="009809AE"/>
    <w:rsid w:val="00985276"/>
    <w:rsid w:val="00987E2B"/>
    <w:rsid w:val="009908C3"/>
    <w:rsid w:val="00990D2E"/>
    <w:rsid w:val="009A0781"/>
    <w:rsid w:val="009A42A8"/>
    <w:rsid w:val="009A515E"/>
    <w:rsid w:val="009A56BC"/>
    <w:rsid w:val="009B05CA"/>
    <w:rsid w:val="009B32D9"/>
    <w:rsid w:val="009B3D18"/>
    <w:rsid w:val="009C7329"/>
    <w:rsid w:val="009C7CEF"/>
    <w:rsid w:val="009E4B3C"/>
    <w:rsid w:val="009E60E7"/>
    <w:rsid w:val="009F593A"/>
    <w:rsid w:val="009F66DD"/>
    <w:rsid w:val="00A016E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651EE"/>
    <w:rsid w:val="00A77569"/>
    <w:rsid w:val="00A77CCD"/>
    <w:rsid w:val="00A95862"/>
    <w:rsid w:val="00A960F3"/>
    <w:rsid w:val="00AA3622"/>
    <w:rsid w:val="00AA4B62"/>
    <w:rsid w:val="00AB2B43"/>
    <w:rsid w:val="00AC1C0B"/>
    <w:rsid w:val="00AC1EC9"/>
    <w:rsid w:val="00AD0B4B"/>
    <w:rsid w:val="00AE532B"/>
    <w:rsid w:val="00B03655"/>
    <w:rsid w:val="00B1443C"/>
    <w:rsid w:val="00B33C73"/>
    <w:rsid w:val="00B3658B"/>
    <w:rsid w:val="00B3666E"/>
    <w:rsid w:val="00B51B96"/>
    <w:rsid w:val="00B52794"/>
    <w:rsid w:val="00B52E81"/>
    <w:rsid w:val="00B56C13"/>
    <w:rsid w:val="00B570DB"/>
    <w:rsid w:val="00B620B8"/>
    <w:rsid w:val="00B72B66"/>
    <w:rsid w:val="00B76F1A"/>
    <w:rsid w:val="00B81532"/>
    <w:rsid w:val="00B86221"/>
    <w:rsid w:val="00B87680"/>
    <w:rsid w:val="00B91C6D"/>
    <w:rsid w:val="00B959D8"/>
    <w:rsid w:val="00BA0F56"/>
    <w:rsid w:val="00BA56C3"/>
    <w:rsid w:val="00BA6E61"/>
    <w:rsid w:val="00BB49FB"/>
    <w:rsid w:val="00BC2B2F"/>
    <w:rsid w:val="00BD073A"/>
    <w:rsid w:val="00BD2B37"/>
    <w:rsid w:val="00BD4D25"/>
    <w:rsid w:val="00BE0413"/>
    <w:rsid w:val="00BF4A17"/>
    <w:rsid w:val="00BF62B6"/>
    <w:rsid w:val="00C02F33"/>
    <w:rsid w:val="00C1461A"/>
    <w:rsid w:val="00C15F20"/>
    <w:rsid w:val="00C178EF"/>
    <w:rsid w:val="00C21E8E"/>
    <w:rsid w:val="00C21FFF"/>
    <w:rsid w:val="00C27E60"/>
    <w:rsid w:val="00C31BC4"/>
    <w:rsid w:val="00C35C31"/>
    <w:rsid w:val="00C40551"/>
    <w:rsid w:val="00C42A9D"/>
    <w:rsid w:val="00C44F74"/>
    <w:rsid w:val="00C6038F"/>
    <w:rsid w:val="00C62C1A"/>
    <w:rsid w:val="00C71F51"/>
    <w:rsid w:val="00C727E4"/>
    <w:rsid w:val="00C730A2"/>
    <w:rsid w:val="00C73152"/>
    <w:rsid w:val="00C74761"/>
    <w:rsid w:val="00C749B3"/>
    <w:rsid w:val="00C751B5"/>
    <w:rsid w:val="00C75480"/>
    <w:rsid w:val="00C81551"/>
    <w:rsid w:val="00C92BD2"/>
    <w:rsid w:val="00C97E75"/>
    <w:rsid w:val="00CA0DE2"/>
    <w:rsid w:val="00CA4F65"/>
    <w:rsid w:val="00CB3CB8"/>
    <w:rsid w:val="00CC17BA"/>
    <w:rsid w:val="00CC3C8A"/>
    <w:rsid w:val="00CC6507"/>
    <w:rsid w:val="00CD14A9"/>
    <w:rsid w:val="00CE183E"/>
    <w:rsid w:val="00CE37D1"/>
    <w:rsid w:val="00CF1D39"/>
    <w:rsid w:val="00CF55DA"/>
    <w:rsid w:val="00D02148"/>
    <w:rsid w:val="00D056AD"/>
    <w:rsid w:val="00D21F00"/>
    <w:rsid w:val="00D32EFD"/>
    <w:rsid w:val="00D32FEB"/>
    <w:rsid w:val="00D37C89"/>
    <w:rsid w:val="00D43572"/>
    <w:rsid w:val="00D44AD3"/>
    <w:rsid w:val="00D46EA9"/>
    <w:rsid w:val="00D471EF"/>
    <w:rsid w:val="00D51BF1"/>
    <w:rsid w:val="00D60B7A"/>
    <w:rsid w:val="00D6342E"/>
    <w:rsid w:val="00D7682F"/>
    <w:rsid w:val="00D8030D"/>
    <w:rsid w:val="00D844E2"/>
    <w:rsid w:val="00D86E80"/>
    <w:rsid w:val="00D976F6"/>
    <w:rsid w:val="00D97A8B"/>
    <w:rsid w:val="00DB5A47"/>
    <w:rsid w:val="00DB66C3"/>
    <w:rsid w:val="00DC6165"/>
    <w:rsid w:val="00DD1DFC"/>
    <w:rsid w:val="00DF3406"/>
    <w:rsid w:val="00DF6F32"/>
    <w:rsid w:val="00E03642"/>
    <w:rsid w:val="00E04C2B"/>
    <w:rsid w:val="00E0712B"/>
    <w:rsid w:val="00E17915"/>
    <w:rsid w:val="00E213AA"/>
    <w:rsid w:val="00E24698"/>
    <w:rsid w:val="00E258D6"/>
    <w:rsid w:val="00E37A00"/>
    <w:rsid w:val="00E51E24"/>
    <w:rsid w:val="00E63861"/>
    <w:rsid w:val="00E73183"/>
    <w:rsid w:val="00E73D1A"/>
    <w:rsid w:val="00E777DA"/>
    <w:rsid w:val="00E77DA9"/>
    <w:rsid w:val="00E80182"/>
    <w:rsid w:val="00E8796A"/>
    <w:rsid w:val="00E879BD"/>
    <w:rsid w:val="00E9023B"/>
    <w:rsid w:val="00E91813"/>
    <w:rsid w:val="00E93FF2"/>
    <w:rsid w:val="00E9455F"/>
    <w:rsid w:val="00E96492"/>
    <w:rsid w:val="00E96752"/>
    <w:rsid w:val="00EA0563"/>
    <w:rsid w:val="00EA3A4A"/>
    <w:rsid w:val="00EB252F"/>
    <w:rsid w:val="00EB73DE"/>
    <w:rsid w:val="00EC23C2"/>
    <w:rsid w:val="00EC31C5"/>
    <w:rsid w:val="00EC7E12"/>
    <w:rsid w:val="00ED1426"/>
    <w:rsid w:val="00ED494A"/>
    <w:rsid w:val="00EE7141"/>
    <w:rsid w:val="00EE7664"/>
    <w:rsid w:val="00EF0B3C"/>
    <w:rsid w:val="00EF490B"/>
    <w:rsid w:val="00F10156"/>
    <w:rsid w:val="00F108CB"/>
    <w:rsid w:val="00F1166A"/>
    <w:rsid w:val="00F15CF5"/>
    <w:rsid w:val="00F221A9"/>
    <w:rsid w:val="00F30EF5"/>
    <w:rsid w:val="00F341C1"/>
    <w:rsid w:val="00F362EC"/>
    <w:rsid w:val="00F40F67"/>
    <w:rsid w:val="00F53AC3"/>
    <w:rsid w:val="00F57261"/>
    <w:rsid w:val="00F573AF"/>
    <w:rsid w:val="00F65871"/>
    <w:rsid w:val="00F80116"/>
    <w:rsid w:val="00F86D6F"/>
    <w:rsid w:val="00F94355"/>
    <w:rsid w:val="00F9663A"/>
    <w:rsid w:val="00FA2496"/>
    <w:rsid w:val="00FB5F01"/>
    <w:rsid w:val="00FB6C29"/>
    <w:rsid w:val="00FC26FD"/>
    <w:rsid w:val="00FC2DA4"/>
    <w:rsid w:val="00FD1045"/>
    <w:rsid w:val="00FD7294"/>
    <w:rsid w:val="00FE5457"/>
    <w:rsid w:val="00FE6B27"/>
    <w:rsid w:val="00FF1C80"/>
    <w:rsid w:val="00FF3FFB"/>
    <w:rsid w:val="00FF55F9"/>
    <w:rsid w:val="00FF5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E9455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file:///C:\Users\nick.tolimieri\Documents\GitHub\OCNMS\Flagstone%20paper\Plots\Figure-2-1.png" TargetMode="External"/><Relationship Id="rId18" Type="http://schemas.openxmlformats.org/officeDocument/2006/relationships/image" Target="media/image5.pn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file:///C:\Users\nick.tolimieri\Documents\GitHub\OCNMS\Flagstone%20paper\Plots\Figure-6-fish-kelp-combined.png"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file:///C:\Users\nick.tolimieri\Documents\GitHub\OCNMS\Flagstone%20paper\Plots\Figure-4-1.png" TargetMode="External"/><Relationship Id="rId25" Type="http://schemas.openxmlformats.org/officeDocument/2006/relationships/image" Target="media/image9.png"/><Relationship Id="rId33"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file:///C:\Users\nick.tolimieri\Documents\GitHub\OCNMS\Flagstone%20paper\Plots\Figure-1.png" TargetMode="External"/><Relationship Id="rId24" Type="http://schemas.openxmlformats.org/officeDocument/2006/relationships/image" Target="media/image8.png"/><Relationship Id="rId32" Type="http://schemas.openxmlformats.org/officeDocument/2006/relationships/image" Target="file:///C:\Users\nick.tolimieri\Documents\GitHub\OCNMS\Flagstone%20paper\Plots\supplement-yoy-site-year-1.png" TargetMode="Externa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file:///C:\Users\nick.tolimieri\Documents\GitHub\OCNMS\Flagstone%20paper\Plots\Figure-3-1.png" TargetMode="External"/><Relationship Id="rId23" Type="http://schemas.openxmlformats.org/officeDocument/2006/relationships/image" Target="file:///C:\Users\nick.tolimieri\Documents\GitHub\OCNMS\Flagstone%20paper\Plots\Substrate-w-tatoosh.jpg" TargetMode="External"/><Relationship Id="rId28" Type="http://schemas.openxmlformats.org/officeDocument/2006/relationships/image" Target="file:///C:\Users\nick.tolimieri\Documents\GitHub\OCNMS\Flagstone%20paper\Plots\big3-1.png" TargetMode="Externa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file:///C:\Users\nick.tolimieri\Documents\GitHub\OCNMS\Flagstone%20paper\Plots\Figure-5-1.png"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3.png"/><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8AE71-EF40-49DB-AD92-10CC68835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20721</Words>
  <Characters>118112</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cp:revision>
  <dcterms:created xsi:type="dcterms:W3CDTF">2022-04-05T17:21:00Z</dcterms:created>
  <dcterms:modified xsi:type="dcterms:W3CDTF">2022-04-05T17:21:00Z</dcterms:modified>
</cp:coreProperties>
</file>